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0" w:type="auto"/>
        <w:tblInd w:w="94" w:type="dxa"/>
        <w:tblBorders>
          <w:bottom w:val="single" w:sz="24" w:space="0" w:color="538135"/>
        </w:tblBorders>
        <w:tblLook w:val="04A0" w:firstRow="1" w:lastRow="0" w:firstColumn="1" w:lastColumn="0" w:noHBand="0" w:noVBand="1"/>
      </w:tblPr>
      <w:tblGrid>
        <w:gridCol w:w="9085"/>
      </w:tblGrid>
      <w:tr w:rsidR="000836AA" w:rsidRPr="002E7FC5" w14:paraId="5F4A24E6" w14:textId="77777777" w:rsidTr="00073287">
        <w:tc>
          <w:tcPr>
            <w:tcW w:w="9085" w:type="dxa"/>
            <w:shd w:val="clear" w:color="auto" w:fill="auto"/>
          </w:tcPr>
          <w:p w14:paraId="42714F4F" w14:textId="77777777" w:rsidR="00451067" w:rsidRPr="0097104D" w:rsidRDefault="00471AB6" w:rsidP="006E2531">
            <w:pPr>
              <w:ind w:left="-104" w:right="-115"/>
              <w:jc w:val="center"/>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0FFC5B60"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3A768025" w14:textId="77777777" w:rsidR="00F47BE9" w:rsidRPr="00345149" w:rsidRDefault="00736A9F" w:rsidP="00345149">
      <w:pPr>
        <w:spacing w:before="60"/>
        <w:ind w:right="1032"/>
        <w:jc w:val="right"/>
        <w:rPr>
          <w:rFonts w:ascii="Lucida Bright" w:hAnsi="Lucida Bright" w:cs="Arial"/>
          <w:bCs/>
          <w:sz w:val="16"/>
          <w:szCs w:val="16"/>
          <w:lang w:eastAsia="id-ID"/>
        </w:rPr>
      </w:pPr>
      <w:hyperlink r:id="rId9"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6F1ED731" w14:textId="77777777" w:rsidR="004E1242" w:rsidRDefault="004E1242" w:rsidP="00F47BE9">
      <w:pPr>
        <w:jc w:val="center"/>
        <w:rPr>
          <w:b/>
          <w:bCs/>
          <w:color w:val="000000"/>
          <w:sz w:val="28"/>
          <w:szCs w:val="28"/>
        </w:rPr>
      </w:pPr>
    </w:p>
    <w:p w14:paraId="615EF71C" w14:textId="610CE34E" w:rsidR="00F47BE9" w:rsidRPr="001D2D47" w:rsidRDefault="0012141A" w:rsidP="001D2D47">
      <w:pPr>
        <w:jc w:val="center"/>
        <w:rPr>
          <w:b/>
          <w:sz w:val="28"/>
          <w:szCs w:val="28"/>
          <w:lang w:val="en-ID"/>
        </w:rPr>
      </w:pPr>
      <w:r>
        <w:rPr>
          <w:b/>
          <w:sz w:val="28"/>
          <w:szCs w:val="28"/>
          <w:lang w:val="en-ID"/>
        </w:rPr>
        <w:t>Implementasi Program Literasi Dalam Meningkatkan Motivasi Belajar Siswa Di UPT SPF SD Negeri Butung II</w:t>
      </w:r>
    </w:p>
    <w:p w14:paraId="133ACFA1" w14:textId="77777777" w:rsidR="00F47BE9" w:rsidRPr="004E1242" w:rsidRDefault="00F47BE9" w:rsidP="00F47BE9">
      <w:pPr>
        <w:jc w:val="center"/>
        <w:rPr>
          <w:b/>
          <w:bCs/>
          <w:color w:val="000000"/>
        </w:rPr>
      </w:pPr>
    </w:p>
    <w:p w14:paraId="523C20E3" w14:textId="163E293E" w:rsidR="00F47BE9" w:rsidRPr="00F234C6" w:rsidRDefault="00F234C6" w:rsidP="00F47BE9">
      <w:pPr>
        <w:jc w:val="center"/>
        <w:rPr>
          <w:b/>
          <w:iCs/>
          <w:color w:val="000000"/>
          <w:sz w:val="22"/>
          <w:szCs w:val="22"/>
        </w:rPr>
      </w:pPr>
      <w:bookmarkStart w:id="0" w:name="_Hlk522277881"/>
      <w:r>
        <w:rPr>
          <w:b/>
          <w:iCs/>
          <w:color w:val="000000"/>
          <w:sz w:val="22"/>
          <w:szCs w:val="22"/>
        </w:rPr>
        <w:t>Raoda Raoda</w:t>
      </w:r>
      <w:r w:rsidRPr="00A941EA">
        <w:rPr>
          <w:b/>
          <w:iCs/>
          <w:color w:val="000000"/>
          <w:sz w:val="22"/>
          <w:szCs w:val="22"/>
          <w:vertAlign w:val="superscript"/>
        </w:rPr>
        <w:t>1</w:t>
      </w:r>
      <w:bookmarkEnd w:id="0"/>
      <w:r w:rsidRPr="007F0DE4">
        <w:rPr>
          <w:b/>
          <w:iCs/>
          <w:color w:val="000000"/>
          <w:sz w:val="22"/>
          <w:szCs w:val="22"/>
        </w:rPr>
        <w:t>*</w:t>
      </w:r>
      <w:r w:rsidRPr="00A941EA">
        <w:rPr>
          <w:b/>
          <w:iCs/>
          <w:color w:val="000000"/>
          <w:sz w:val="22"/>
          <w:szCs w:val="22"/>
        </w:rPr>
        <w:t>,</w:t>
      </w:r>
      <w:r>
        <w:rPr>
          <w:b/>
          <w:iCs/>
          <w:color w:val="000000"/>
          <w:sz w:val="22"/>
          <w:szCs w:val="22"/>
        </w:rPr>
        <w:t xml:space="preserve"> Ince Prabu Setiawan</w:t>
      </w:r>
      <w:r w:rsidRPr="00A941EA">
        <w:rPr>
          <w:b/>
          <w:iCs/>
          <w:color w:val="000000"/>
          <w:sz w:val="22"/>
          <w:szCs w:val="22"/>
          <w:vertAlign w:val="superscript"/>
        </w:rPr>
        <w:t>2</w:t>
      </w:r>
      <w:r w:rsidR="00194E0B">
        <w:rPr>
          <w:b/>
          <w:iCs/>
          <w:color w:val="000000"/>
          <w:sz w:val="22"/>
          <w:szCs w:val="22"/>
        </w:rPr>
        <w:t xml:space="preserve"> Abdul Wahid</w:t>
      </w:r>
      <w:r w:rsidR="00194E0B">
        <w:rPr>
          <w:b/>
          <w:iCs/>
          <w:color w:val="000000"/>
          <w:sz w:val="22"/>
          <w:szCs w:val="22"/>
          <w:vertAlign w:val="superscript"/>
        </w:rPr>
        <w:t>3</w:t>
      </w:r>
    </w:p>
    <w:p w14:paraId="67C696A7"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488E7DFA"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1D83BC9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61E67505"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5B95EC23" w14:textId="77777777" w:rsidTr="00A07C3E">
        <w:tc>
          <w:tcPr>
            <w:tcW w:w="3416" w:type="dxa"/>
            <w:shd w:val="clear" w:color="auto" w:fill="auto"/>
          </w:tcPr>
          <w:p w14:paraId="6124394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45B71BCF"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1CB2B010"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0E1923D1"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757FBFC5"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40ECE745" w14:textId="77777777" w:rsidR="00F47BE9" w:rsidRPr="003C0D71" w:rsidRDefault="00F47BE9" w:rsidP="003C0D71">
            <w:pPr>
              <w:ind w:left="-90"/>
              <w:rPr>
                <w:bCs/>
                <w:color w:val="000000"/>
                <w:sz w:val="20"/>
                <w:szCs w:val="20"/>
                <w:lang w:val="fi-FI"/>
              </w:rPr>
            </w:pPr>
          </w:p>
          <w:p w14:paraId="5B7121E6"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1E2E5A9C"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7356D548" w14:textId="6C17A1A5" w:rsidR="00F47BE9" w:rsidRDefault="00D945ED" w:rsidP="003C0D71">
            <w:pPr>
              <w:ind w:left="-90"/>
              <w:rPr>
                <w:bCs/>
                <w:color w:val="000000"/>
                <w:sz w:val="20"/>
                <w:szCs w:val="20"/>
                <w:lang w:val="fi-FI"/>
              </w:rPr>
            </w:pPr>
            <w:r w:rsidRPr="00D945ED">
              <w:rPr>
                <w:bCs/>
                <w:color w:val="000000"/>
                <w:sz w:val="20"/>
                <w:szCs w:val="20"/>
                <w:lang w:val="fi-FI"/>
              </w:rPr>
              <w:t>J</w:t>
            </w:r>
            <w:r w:rsidR="0032216A">
              <w:rPr>
                <w:bCs/>
                <w:color w:val="000000"/>
                <w:sz w:val="20"/>
                <w:szCs w:val="20"/>
                <w:lang w:val="fi-FI"/>
              </w:rPr>
              <w:t>l. Perintis Kemerdekaan</w:t>
            </w:r>
            <w:r w:rsidRPr="00D945ED">
              <w:rPr>
                <w:bCs/>
                <w:color w:val="000000"/>
                <w:sz w:val="20"/>
                <w:szCs w:val="20"/>
                <w:lang w:val="fi-FI"/>
              </w:rPr>
              <w:t xml:space="preserve">, </w:t>
            </w:r>
            <w:r w:rsidR="0032216A">
              <w:rPr>
                <w:bCs/>
                <w:color w:val="000000"/>
                <w:sz w:val="20"/>
                <w:szCs w:val="20"/>
                <w:lang w:val="fi-FI"/>
              </w:rPr>
              <w:t>Tamalanrea</w:t>
            </w:r>
            <w:r w:rsidR="00E05768">
              <w:rPr>
                <w:bCs/>
                <w:color w:val="000000"/>
                <w:sz w:val="20"/>
                <w:szCs w:val="20"/>
                <w:lang w:val="fi-FI"/>
              </w:rPr>
              <w:t>-</w:t>
            </w:r>
            <w:r w:rsidR="0032216A">
              <w:rPr>
                <w:bCs/>
                <w:color w:val="000000"/>
                <w:sz w:val="20"/>
                <w:szCs w:val="20"/>
                <w:lang w:val="fi-FI"/>
              </w:rPr>
              <w:t>Makassar, Indonesia 90245</w:t>
            </w:r>
          </w:p>
          <w:p w14:paraId="6541175A"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0D29BCA1" w14:textId="1C2364BB" w:rsidR="00F47BE9" w:rsidRPr="003C0D71" w:rsidRDefault="0032216A" w:rsidP="003C0D71">
            <w:pPr>
              <w:ind w:left="-90"/>
              <w:rPr>
                <w:bCs/>
                <w:color w:val="000000"/>
                <w:sz w:val="20"/>
                <w:szCs w:val="20"/>
                <w:lang w:val="fi-FI"/>
              </w:rPr>
            </w:pPr>
            <w:r>
              <w:rPr>
                <w:bCs/>
                <w:color w:val="000000"/>
                <w:sz w:val="20"/>
                <w:szCs w:val="20"/>
                <w:lang w:val="fi-FI"/>
              </w:rPr>
              <w:t>raodayasin7</w:t>
            </w:r>
            <w:r w:rsidR="00F47BE9" w:rsidRPr="003C0D71">
              <w:rPr>
                <w:bCs/>
                <w:color w:val="000000"/>
                <w:sz w:val="20"/>
                <w:szCs w:val="20"/>
                <w:lang w:val="fi-FI"/>
              </w:rPr>
              <w:t>@mail.co</w:t>
            </w:r>
            <w:r>
              <w:rPr>
                <w:bCs/>
                <w:color w:val="000000"/>
                <w:sz w:val="20"/>
                <w:szCs w:val="20"/>
                <w:lang w:val="fi-FI"/>
              </w:rPr>
              <w:t>m</w:t>
            </w:r>
          </w:p>
          <w:p w14:paraId="1536134E" w14:textId="77777777" w:rsidR="005E7762" w:rsidRPr="003C0D71" w:rsidRDefault="005E7762" w:rsidP="003C0D71">
            <w:pPr>
              <w:ind w:left="-90"/>
              <w:rPr>
                <w:bCs/>
                <w:color w:val="000000"/>
                <w:sz w:val="20"/>
                <w:szCs w:val="20"/>
                <w:lang w:val="fi-FI"/>
              </w:rPr>
            </w:pPr>
          </w:p>
          <w:p w14:paraId="568F4E42"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52BA1949" w14:textId="5AF2502F" w:rsidR="00F47BE9" w:rsidRPr="003C0D71" w:rsidRDefault="0032216A" w:rsidP="003C0D71">
            <w:pPr>
              <w:ind w:left="-90"/>
              <w:rPr>
                <w:bCs/>
                <w:color w:val="000000"/>
                <w:sz w:val="20"/>
                <w:szCs w:val="20"/>
                <w:lang w:val="fi-FI"/>
              </w:rPr>
            </w:pPr>
            <w:r>
              <w:rPr>
                <w:iCs/>
                <w:color w:val="000000"/>
                <w:sz w:val="20"/>
                <w:szCs w:val="20"/>
                <w:lang w:val="fi-FI"/>
              </w:rPr>
              <w:t>Program Literasi, Motivasi Belajar, Siswa</w:t>
            </w:r>
          </w:p>
        </w:tc>
        <w:tc>
          <w:tcPr>
            <w:tcW w:w="5683" w:type="dxa"/>
            <w:shd w:val="clear" w:color="auto" w:fill="auto"/>
          </w:tcPr>
          <w:p w14:paraId="4868E128" w14:textId="7D580004" w:rsidR="00BE4447" w:rsidRPr="000F7832" w:rsidRDefault="00F47BE9" w:rsidP="00BE4447">
            <w:pPr>
              <w:jc w:val="both"/>
              <w:rPr>
                <w:b/>
                <w:bCs/>
                <w:iCs/>
                <w:color w:val="000000"/>
                <w:sz w:val="20"/>
                <w:szCs w:val="20"/>
                <w:lang w:val="fi-FI"/>
              </w:rPr>
            </w:pPr>
            <w:r w:rsidRPr="002E7FC5">
              <w:rPr>
                <w:b/>
                <w:bCs/>
                <w:iCs/>
                <w:color w:val="000000"/>
                <w:sz w:val="20"/>
                <w:szCs w:val="20"/>
                <w:lang w:val="fi-FI"/>
              </w:rPr>
              <w:t>Abstract</w:t>
            </w:r>
            <w:r w:rsidR="0032216A">
              <w:rPr>
                <w:b/>
                <w:bCs/>
                <w:iCs/>
                <w:color w:val="000000"/>
                <w:sz w:val="20"/>
                <w:szCs w:val="20"/>
                <w:lang w:val="fi-FI"/>
              </w:rPr>
              <w:t>:</w:t>
            </w:r>
          </w:p>
          <w:p w14:paraId="6550C57B" w14:textId="651AE155" w:rsidR="00BE4447" w:rsidRDefault="003205B8" w:rsidP="000F65B5">
            <w:pPr>
              <w:jc w:val="both"/>
              <w:rPr>
                <w:sz w:val="20"/>
                <w:szCs w:val="20"/>
              </w:rPr>
            </w:pPr>
            <w:r>
              <w:rPr>
                <w:sz w:val="20"/>
                <w:szCs w:val="20"/>
              </w:rPr>
              <w:t>Kurangnya penerapan program literasi di Sekolah Dasar mengakibatkan rendahnya motivasi belajar siswa.</w:t>
            </w:r>
            <w:r w:rsidR="000F65B5">
              <w:rPr>
                <w:sz w:val="20"/>
                <w:szCs w:val="20"/>
              </w:rPr>
              <w:t xml:space="preserve"> </w:t>
            </w:r>
            <w:r w:rsidR="00BE4447" w:rsidRPr="00BE4447">
              <w:rPr>
                <w:sz w:val="20"/>
                <w:szCs w:val="20"/>
              </w:rPr>
              <w:t>Penelitian ini bertujuan untuk mengetahui (1) gambaran implem</w:t>
            </w:r>
            <w:r>
              <w:rPr>
                <w:sz w:val="20"/>
                <w:szCs w:val="20"/>
              </w:rPr>
              <w:t xml:space="preserve">entasi program literasi dalam meningkatkan motivasi belajar siswa </w:t>
            </w:r>
            <w:r w:rsidR="00BE4447" w:rsidRPr="00BE4447">
              <w:rPr>
                <w:sz w:val="20"/>
                <w:szCs w:val="20"/>
              </w:rPr>
              <w:t>(2) faktor pendukung dan penghambat dal</w:t>
            </w:r>
            <w:r>
              <w:rPr>
                <w:sz w:val="20"/>
                <w:szCs w:val="20"/>
              </w:rPr>
              <w:t>am pelaksanaan program literasi</w:t>
            </w:r>
            <w:r w:rsidR="00BE4447" w:rsidRPr="00BE4447">
              <w:rPr>
                <w:sz w:val="20"/>
                <w:szCs w:val="20"/>
              </w:rPr>
              <w:t>. Penelitian ini menggunakan pendekatan kualitatif, dengan jenis penelitian kualitatif</w:t>
            </w:r>
            <w:r>
              <w:rPr>
                <w:sz w:val="20"/>
                <w:szCs w:val="20"/>
              </w:rPr>
              <w:t xml:space="preserve"> </w:t>
            </w:r>
            <w:r w:rsidRPr="00BE4447">
              <w:rPr>
                <w:sz w:val="20"/>
                <w:szCs w:val="20"/>
              </w:rPr>
              <w:t>deskriptif</w:t>
            </w:r>
            <w:r w:rsidR="00BE4447" w:rsidRPr="00BE4447">
              <w:rPr>
                <w:sz w:val="20"/>
                <w:szCs w:val="20"/>
              </w:rPr>
              <w:t>. Adapun objek penelitiannya adalah siswa</w:t>
            </w:r>
            <w:r w:rsidR="007D660B">
              <w:rPr>
                <w:sz w:val="20"/>
                <w:szCs w:val="20"/>
              </w:rPr>
              <w:t xml:space="preserve"> di UPT SPF SD Negeri Butung II</w:t>
            </w:r>
            <w:r>
              <w:rPr>
                <w:sz w:val="20"/>
                <w:szCs w:val="20"/>
              </w:rPr>
              <w:t xml:space="preserve">, </w:t>
            </w:r>
            <w:r w:rsidRPr="003205B8">
              <w:rPr>
                <w:sz w:val="20"/>
                <w:szCs w:val="20"/>
              </w:rPr>
              <w:t>berlokasi di Jl. Sarappo, Kecamatan Wajo, Kota Makassa, Prov Sulaw</w:t>
            </w:r>
            <w:r>
              <w:rPr>
                <w:sz w:val="20"/>
                <w:szCs w:val="20"/>
              </w:rPr>
              <w:t>e</w:t>
            </w:r>
            <w:r w:rsidRPr="003205B8">
              <w:rPr>
                <w:sz w:val="20"/>
                <w:szCs w:val="20"/>
              </w:rPr>
              <w:t>si S</w:t>
            </w:r>
            <w:r>
              <w:rPr>
                <w:sz w:val="20"/>
                <w:szCs w:val="20"/>
              </w:rPr>
              <w:t>e</w:t>
            </w:r>
            <w:r w:rsidRPr="003205B8">
              <w:rPr>
                <w:sz w:val="20"/>
                <w:szCs w:val="20"/>
              </w:rPr>
              <w:t>latan</w:t>
            </w:r>
            <w:r w:rsidR="00BE4447" w:rsidRPr="00BE4447">
              <w:rPr>
                <w:sz w:val="20"/>
                <w:szCs w:val="20"/>
              </w:rPr>
              <w:t>.</w:t>
            </w:r>
            <w:r w:rsidR="000F65B5">
              <w:rPr>
                <w:sz w:val="20"/>
                <w:szCs w:val="20"/>
              </w:rPr>
              <w:t xml:space="preserve"> </w:t>
            </w:r>
            <w:r w:rsidR="007D660B">
              <w:rPr>
                <w:sz w:val="20"/>
                <w:szCs w:val="20"/>
              </w:rPr>
              <w:t>H</w:t>
            </w:r>
            <w:r w:rsidR="00BE4447" w:rsidRPr="00BE4447">
              <w:rPr>
                <w:sz w:val="20"/>
                <w:szCs w:val="20"/>
              </w:rPr>
              <w:t>asil</w:t>
            </w:r>
            <w:r w:rsidR="007D660B">
              <w:rPr>
                <w:sz w:val="20"/>
                <w:szCs w:val="20"/>
              </w:rPr>
              <w:t xml:space="preserve"> penelitian menunjukan bahwa </w:t>
            </w:r>
            <w:r w:rsidR="00BE4447" w:rsidRPr="00BE4447">
              <w:rPr>
                <w:sz w:val="20"/>
                <w:szCs w:val="20"/>
              </w:rPr>
              <w:t xml:space="preserve">gambaran implementasi program literasi dalam meningkatkan motivasi belajar siswa di UPT SPF SD Negeri Butung II, dilakukan dengan beberapa program literasi seperti quis merdeka, kelas literasi dan jum’at ibadah. Dengan adanya program literasi siswa lebih termotivasi untuk belajar. </w:t>
            </w:r>
            <w:r w:rsidR="00BE4447" w:rsidRPr="00BE4447">
              <w:rPr>
                <w:color w:val="000000"/>
                <w:sz w:val="20"/>
                <w:szCs w:val="20"/>
              </w:rPr>
              <w:t>Hal tersebut terbukti dilihat dari siswa yang mengikuti program li</w:t>
            </w:r>
            <w:r w:rsidR="007D660B">
              <w:rPr>
                <w:color w:val="000000"/>
                <w:sz w:val="20"/>
                <w:szCs w:val="20"/>
              </w:rPr>
              <w:t>terasi yang di adakan oleh guru</w:t>
            </w:r>
            <w:r w:rsidR="005A6033">
              <w:rPr>
                <w:color w:val="000000"/>
                <w:sz w:val="20"/>
                <w:szCs w:val="20"/>
              </w:rPr>
              <w:t>. Fa</w:t>
            </w:r>
            <w:r w:rsidR="00BE4447" w:rsidRPr="00BE4447">
              <w:rPr>
                <w:sz w:val="20"/>
                <w:szCs w:val="20"/>
              </w:rPr>
              <w:t>ktor penduku</w:t>
            </w:r>
            <w:r w:rsidR="005A6033">
              <w:rPr>
                <w:sz w:val="20"/>
                <w:szCs w:val="20"/>
              </w:rPr>
              <w:t xml:space="preserve">g </w:t>
            </w:r>
            <w:r w:rsidR="00BE4447" w:rsidRPr="00BE4447">
              <w:rPr>
                <w:sz w:val="20"/>
                <w:szCs w:val="20"/>
              </w:rPr>
              <w:t>adalah mahasiswa kampus mengajar, kerja sama guru, peran aktif siswa, dan apresiasi sekolah. Sedangkan, faktor penghambat adalah kurangnya dukungan dari orang tua siswa, serta sarana dan prasarana yang kurang memadai dalam pelaksanaan program literasi.</w:t>
            </w:r>
            <w:r w:rsidR="005A6033">
              <w:rPr>
                <w:sz w:val="20"/>
                <w:szCs w:val="20"/>
              </w:rPr>
              <w:t xml:space="preserve"> Tantangan yang dihadapi peneliti dalam penelitian ini adalah </w:t>
            </w:r>
            <w:r w:rsidR="007A5078">
              <w:rPr>
                <w:sz w:val="20"/>
                <w:szCs w:val="20"/>
              </w:rPr>
              <w:t>memilih dan memilah program literasi apa saja yang bisa dilakukan guru dalam meningkatkan motivasi belajar siswa.</w:t>
            </w:r>
          </w:p>
          <w:p w14:paraId="4EDEFCD2" w14:textId="2A8C8393" w:rsidR="00A665BD" w:rsidRPr="009F5E5A" w:rsidRDefault="00A665BD" w:rsidP="00C27A0E">
            <w:pPr>
              <w:tabs>
                <w:tab w:val="left" w:pos="1418"/>
              </w:tabs>
              <w:jc w:val="both"/>
              <w:rPr>
                <w:iCs/>
                <w:color w:val="000000"/>
                <w:sz w:val="20"/>
                <w:szCs w:val="20"/>
                <w:lang w:val="fi-FI"/>
              </w:rPr>
            </w:pPr>
          </w:p>
        </w:tc>
      </w:tr>
    </w:tbl>
    <w:p w14:paraId="2190F17A" w14:textId="77777777" w:rsidR="00F47BE9" w:rsidRPr="002306C6" w:rsidRDefault="00F47BE9" w:rsidP="00F47BE9">
      <w:pPr>
        <w:jc w:val="center"/>
        <w:rPr>
          <w:rFonts w:cs="Arial"/>
          <w:b/>
          <w:lang w:eastAsia="id-ID"/>
        </w:rPr>
      </w:pPr>
    </w:p>
    <w:p w14:paraId="508CAB56" w14:textId="62075A23" w:rsidR="00F47BE9" w:rsidRPr="00151928" w:rsidRDefault="00401479" w:rsidP="00BE4447">
      <w:pPr>
        <w:tabs>
          <w:tab w:val="left" w:pos="450"/>
        </w:tabs>
        <w:spacing w:line="276" w:lineRule="auto"/>
        <w:rPr>
          <w:b/>
          <w:caps/>
        </w:rPr>
      </w:pPr>
      <w:r w:rsidRPr="002306C6">
        <w:rPr>
          <w:b/>
          <w:caps/>
        </w:rPr>
        <w:t>Pendahulua</w:t>
      </w:r>
      <w:r w:rsidR="00260F80">
        <w:rPr>
          <w:b/>
          <w:caps/>
        </w:rPr>
        <w:t>N</w:t>
      </w:r>
    </w:p>
    <w:p w14:paraId="137DAE07" w14:textId="3CD23B22" w:rsidR="00FD6E3F" w:rsidRDefault="00700F35" w:rsidP="00A97B43">
      <w:pPr>
        <w:spacing w:line="276" w:lineRule="auto"/>
        <w:ind w:firstLine="720"/>
        <w:jc w:val="both"/>
        <w:rPr>
          <w:rFonts w:ascii="Calibri" w:hAnsi="Calibri" w:cs="Calibri"/>
          <w:color w:val="000000"/>
          <w:sz w:val="22"/>
          <w:szCs w:val="22"/>
          <w:lang w:val="id-ID"/>
        </w:rPr>
      </w:pPr>
      <w:r>
        <w:t xml:space="preserve">Pendidikan di Indonesia memiliki peringkat yang masih terbilang rendah dibandingkan dengan negara lain dalam aspek pendidikan. Ada beberapa penyebab Pendidikan di Indonesia masih rendah dibanding dengan negara-negara lainnya. Salah satunya yaitu kurangnya literasi atau minat baca pada siswa maupun mahasiswa khususnya di dunia pendidikan. Budaya literasi yang mencakup kebiasaan membaca, memang belum menjadi budaya masyarakat khususnya di Indonesia. Berdasarkan studi “Most Littered Nation </w:t>
      </w:r>
      <w:proofErr w:type="gramStart"/>
      <w:r>
        <w:t>In The</w:t>
      </w:r>
      <w:proofErr w:type="gramEnd"/>
      <w:r>
        <w:t xml:space="preserve"> World” yang dilakukan oleh Central Connecticut State University pada maret 2016, Indonesia dinyatakan menduduki peringkat ke-60 dari 61 Negara soal minat membaca. Fakta </w:t>
      </w:r>
      <w:r>
        <w:lastRenderedPageBreak/>
        <w:t>ini dinilai sangat memprihatinkan, apalagi jika</w:t>
      </w:r>
      <w:r w:rsidR="00FD6E3F">
        <w:rPr>
          <w:bCs/>
        </w:rPr>
        <w:t xml:space="preserve"> </w:t>
      </w:r>
      <w:r w:rsidR="00FD6E3F">
        <w:t>melihat bahwa dari segi penilaian infrastruktur peringkat Indonesia berada di atas negara</w:t>
      </w:r>
      <w:r w:rsidR="00106018">
        <w:t>-</w:t>
      </w:r>
      <w:r w:rsidR="00FD6E3F">
        <w:t xml:space="preserve">negara Eropa </w:t>
      </w:r>
      <w:r w:rsidR="00A97B43">
        <w:fldChar w:fldCharType="begin" w:fldLock="1"/>
      </w:r>
      <w:r w:rsidR="009B195C">
        <w:instrText>ADDIN CSL_CITATION {"citationItems":[{"id":"ITEM-1","itemData":{"DOI":"https://doi.org/10.31949/jcp.v8i1.1922","author":[{"dropping-particle":"","family":"Prasrihamni","given":"Mega","non-dropping-particle":"","parse-names":false,"suffix":""},{"dropping-particle":"","family":"Zulela","given":"","non-dropping-particle":"","parse-names":false,"suffix":""},{"dropping-particle":"","family":"Edwita","given":"","non-dropping-particle":"","parse-names":false,"suffix":""}],"container-title":"Jurnal Cakrawala Pendas","id":"ITEM-1","issued":{"date-parts":[["2022"]]},"page":"128-134","title":"OPTIMALISASI PENERAPAN KEGIATAN LITERASI DALAM MENINGKATKAN MINAT BACA SISWA SEKOLAH DASAR","type":"article-journal","volume":"8"},"uris":["http://www.mendeley.com/documents/?uuid=ea4e9e77-271b-44d2-a537-4c537ef304ee"]}],"mendeley":{"formattedCitation":"(Prasrihamni et al., 2022)","plainTextFormattedCitation":"(Prasrihamni et al., 2022)","previouslyFormattedCitation":"(Prasrihamni et al., 2022)"},"properties":{"noteIndex":0},"schema":"https://github.com/citation-style-language/schema/raw/master/csl-citation.json"}</w:instrText>
      </w:r>
      <w:r w:rsidR="00A97B43">
        <w:fldChar w:fldCharType="separate"/>
      </w:r>
      <w:r w:rsidR="00AC681F" w:rsidRPr="00AC681F">
        <w:rPr>
          <w:noProof/>
        </w:rPr>
        <w:t>(Prasrihamni et al., 2022)</w:t>
      </w:r>
      <w:r w:rsidR="00A97B43">
        <w:fldChar w:fldCharType="end"/>
      </w:r>
      <w:r w:rsidR="00A97B43">
        <w:t>.</w:t>
      </w:r>
      <w:r w:rsidR="002B7D93">
        <w:t xml:space="preserve"> </w:t>
      </w:r>
      <w:r w:rsidR="002B7D93" w:rsidRPr="00D74AA1">
        <w:rPr>
          <w:color w:val="000000"/>
          <w:lang w:val="id-ID"/>
        </w:rPr>
        <w:t>Saat ini, pendidikan di Indonesia, khususnya di tingkat sekolah dasar, membutuhkan penguatan literasi dalam proses kegiatan pembelajaran.</w:t>
      </w:r>
      <w:r w:rsidR="00D74AA1" w:rsidRPr="00D74AA1">
        <w:rPr>
          <w:color w:val="000000"/>
        </w:rPr>
        <w:t xml:space="preserve"> Oleh karena itu, perlu adaya upaya dari Pemerintah dan Kementerian Pendidikan dan Kebudayaan untuk menumbuhkan jiwa literasi dalam membaca dan menulis bagi peserta didik, khususnya di tingkat sekolah dasar</w:t>
      </w:r>
      <w:r w:rsidR="00D74AA1">
        <w:rPr>
          <w:color w:val="000000"/>
        </w:rPr>
        <w:t xml:space="preserve"> </w:t>
      </w:r>
      <w:r w:rsidR="003D22B3">
        <w:rPr>
          <w:color w:val="000000"/>
        </w:rPr>
        <w:fldChar w:fldCharType="begin" w:fldLock="1"/>
      </w:r>
      <w:r w:rsidR="003D22B3">
        <w:rPr>
          <w:color w:val="000000"/>
        </w:rPr>
        <w:instrText>ADDIN CSL_CITATION {"citationItems":[{"id":"ITEM-1","itemData":{"DOI":"https://journal.edupartnerpublishing.co.id/index.php/ijorce","author":[{"dropping-particle":"","family":"Desysetyowati","given":"Novita","non-dropping-particle":"","parse-names":false,"suffix":""}],"container-title":"International Journal of Research and Community Empowerment","id":"ITEM-1","issued":{"date-parts":[["2023"]]},"page":"1-7","title":"Implementation of Literacy Programs and Reading Corners to Increase Students' Interest in Reading at SDN 2 Pamotan","type":"article-journal","volume":"1"},"uris":["http://www.mendeley.com/documents/?uuid=9f4a659e-bdfb-4108-a92f-397ab62a8a77"]}],"mendeley":{"formattedCitation":"(Desysetyowati, 2023)","plainTextFormattedCitation":"(Desysetyowati, 2023)","previouslyFormattedCitation":"(Desysetyowati, 2023)"},"properties":{"noteIndex":0},"schema":"https://github.com/citation-style-language/schema/raw/master/csl-citation.json"}</w:instrText>
      </w:r>
      <w:r w:rsidR="003D22B3">
        <w:rPr>
          <w:color w:val="000000"/>
        </w:rPr>
        <w:fldChar w:fldCharType="separate"/>
      </w:r>
      <w:r w:rsidR="003D22B3" w:rsidRPr="003D22B3">
        <w:rPr>
          <w:noProof/>
          <w:color w:val="000000"/>
        </w:rPr>
        <w:t>(Desysetyowati, 2023)</w:t>
      </w:r>
      <w:r w:rsidR="003D22B3">
        <w:rPr>
          <w:color w:val="000000"/>
        </w:rPr>
        <w:fldChar w:fldCharType="end"/>
      </w:r>
      <w:r w:rsidR="00D74AA1" w:rsidRPr="00D74AA1">
        <w:rPr>
          <w:color w:val="000000"/>
        </w:rPr>
        <w:t>.</w:t>
      </w:r>
      <w:r w:rsidR="00D74AA1">
        <w:rPr>
          <w:rFonts w:ascii="Calibri" w:hAnsi="Calibri" w:cs="Calibri"/>
          <w:color w:val="000000"/>
          <w:sz w:val="22"/>
          <w:szCs w:val="22"/>
        </w:rPr>
        <w:t xml:space="preserve"> </w:t>
      </w:r>
      <w:r w:rsidR="006E0382" w:rsidRPr="006E0382">
        <w:rPr>
          <w:color w:val="000000"/>
          <w:lang w:val="id-ID"/>
        </w:rPr>
        <w:t>Untuk mencapai tujuan tersebut, guru berperan penting dalam mengarahkan pengetahuan siswa dimana ia harus membangun dan membentuk pengetahuan dan karakternya</w:t>
      </w:r>
      <w:r w:rsidR="006E0382" w:rsidRPr="006E0382">
        <w:rPr>
          <w:color w:val="000000"/>
        </w:rPr>
        <w:t>. Untuk membuat siswa mendapatkan prestasi maksimal dalam proses pembelajaran dan membangun tingkat motivasi mereka, guru harus menerapkan berbagai strategi dan media pembelajaran</w:t>
      </w:r>
      <w:r w:rsidR="00106018">
        <w:rPr>
          <w:color w:val="000000"/>
        </w:rPr>
        <w:t xml:space="preserve"> </w:t>
      </w:r>
      <w:r w:rsidR="003D22B3">
        <w:rPr>
          <w:color w:val="000000"/>
        </w:rPr>
        <w:fldChar w:fldCharType="begin" w:fldLock="1"/>
      </w:r>
      <w:r w:rsidR="00036F30">
        <w:rPr>
          <w:color w:val="000000"/>
        </w:rPr>
        <w:instrText>ADDIN CSL_CITATION {"citationItems":[{"id":"ITEM-1","itemData":{"DOI":"https://doi.org/10.29333/iji.2020.13317a","author":[{"dropping-particle":"","family":"Sofiana","given":"Nina","non-dropping-particle":"","parse-names":false,"suffix":""}],"container-title":"International Journal of Instruction","id":"ITEM-1","issued":{"date-parts":[["2020"]]},"page":"47-258","title":"The Impact of Englishgame-Based Mobile Application on Students’ Reading Achievement and Learning Motivation","type":"article-journal","volume":"1"},"uris":["http://www.mendeley.com/documents/?uuid=503c7c95-3284-436d-8d10-ab6bd952e0c9"]}],"mendeley":{"formattedCitation":"(Sofiana, 2020)","plainTextFormattedCitation":"(Sofiana, 2020)","previouslyFormattedCitation":"(Sofiana, 2020)"},"properties":{"noteIndex":0},"schema":"https://github.com/citation-style-language/schema/raw/master/csl-citation.json"}</w:instrText>
      </w:r>
      <w:r w:rsidR="003D22B3">
        <w:rPr>
          <w:color w:val="000000"/>
        </w:rPr>
        <w:fldChar w:fldCharType="separate"/>
      </w:r>
      <w:r w:rsidR="003D22B3" w:rsidRPr="003D22B3">
        <w:rPr>
          <w:noProof/>
          <w:color w:val="000000"/>
        </w:rPr>
        <w:t>(Sofiana, 2020)</w:t>
      </w:r>
      <w:r w:rsidR="003D22B3">
        <w:rPr>
          <w:color w:val="000000"/>
        </w:rPr>
        <w:fldChar w:fldCharType="end"/>
      </w:r>
      <w:r w:rsidR="006E0382" w:rsidRPr="006E0382">
        <w:rPr>
          <w:color w:val="000000"/>
        </w:rPr>
        <w:t xml:space="preserve"> </w:t>
      </w:r>
      <w:r w:rsidR="006E0382" w:rsidRPr="006E0382">
        <w:rPr>
          <w:color w:val="000000"/>
          <w:lang w:val="id-ID"/>
        </w:rPr>
        <w:t>.</w:t>
      </w:r>
      <w:r w:rsidR="006E0382">
        <w:rPr>
          <w:rFonts w:ascii="Calibri" w:hAnsi="Calibri" w:cs="Calibri"/>
          <w:color w:val="000000"/>
          <w:sz w:val="22"/>
          <w:szCs w:val="22"/>
          <w:lang w:val="id-ID"/>
        </w:rPr>
        <w:t>  </w:t>
      </w:r>
    </w:p>
    <w:p w14:paraId="1E6B142D" w14:textId="1A47BDD3" w:rsidR="00F6298B" w:rsidRPr="00F6298B" w:rsidRDefault="00F6298B" w:rsidP="00A97B43">
      <w:pPr>
        <w:spacing w:line="276" w:lineRule="auto"/>
        <w:ind w:firstLine="720"/>
        <w:jc w:val="both"/>
      </w:pPr>
      <w:r w:rsidRPr="00F6298B">
        <w:rPr>
          <w:color w:val="000000"/>
          <w:lang w:val="id-ID"/>
        </w:rPr>
        <w:t>Pendidikan adalah pembelajaran yang bertujuan untuk memperoleh pengetahuan dan keterampilan serta segala sesuatu yang akan dipelajari dan dibutuhkan di masa depan </w:t>
      </w:r>
      <w:r w:rsidRPr="00F6298B">
        <w:rPr>
          <w:color w:val="0070C0"/>
          <w:lang w:val="id-ID"/>
        </w:rPr>
        <w:t>.</w:t>
      </w:r>
      <w:r w:rsidRPr="00F6298B">
        <w:rPr>
          <w:color w:val="000000"/>
        </w:rPr>
        <w:t> </w:t>
      </w:r>
      <w:r w:rsidRPr="00F6298B">
        <w:rPr>
          <w:color w:val="000000"/>
          <w:lang w:val="id-ID"/>
        </w:rPr>
        <w:t>Tujuan pendidikan adalah mengarahkan peserta didik menjadi manusia yang tahu, berakhlak mulia, dan menjadi warga negara yang taat aturan, demokratis, dan memiliki rasa tanggung jawab</w:t>
      </w:r>
      <w:r w:rsidRPr="00F6298B">
        <w:rPr>
          <w:color w:val="000000"/>
        </w:rPr>
        <w:t xml:space="preserve">. </w:t>
      </w:r>
      <w:r w:rsidRPr="00F6298B">
        <w:rPr>
          <w:color w:val="000000"/>
          <w:lang w:val="id-ID"/>
        </w:rPr>
        <w:t>Oleh karena itu, untuk meningkatkan kualitas pendidikan, dapat dilakukan mulai dari tingkat sekolah dasar, yang dilaksanakan berdasarkan kebutuhan peserta didik</w:t>
      </w:r>
      <w:r w:rsidRPr="00F6298B">
        <w:rPr>
          <w:color w:val="000000"/>
        </w:rPr>
        <w:t>.</w:t>
      </w:r>
      <w:r w:rsidRPr="00F6298B">
        <w:rPr>
          <w:color w:val="000000"/>
          <w:lang w:val="id-ID"/>
        </w:rPr>
        <w:t> Pendidikan di Indonesia, salah satunya adalah tingkat sekolah dasar, dimana pada</w:t>
      </w:r>
      <w:r>
        <w:rPr>
          <w:color w:val="000000"/>
        </w:rPr>
        <w:t xml:space="preserve"> </w:t>
      </w:r>
      <w:r w:rsidR="00036F30">
        <w:rPr>
          <w:color w:val="000000"/>
        </w:rPr>
        <w:fldChar w:fldCharType="begin" w:fldLock="1"/>
      </w:r>
      <w:r w:rsidR="00036F30">
        <w:rPr>
          <w:color w:val="000000"/>
        </w:rPr>
        <w:instrText>ADDIN CSL_CITATION {"citationItems":[{"id":"ITEM-1","itemData":{"DOI":"https://ejournal.undiksha.ac.id/index.php/IJEE","author":[{"dropping-particle":"","family":"Amin","given":"Alfauzan","non-dropping-particle":"","parse-names":false,"suffix":""}],"container-title":"International Journal of Elementary Education","id":"ITEM-1","issued":{"date-parts":[["2021"]]},"page":"622-630","title":"Parental Communication Increases Student Learning Motivation in Elementary Schools","type":"article-journal","volume":"5"},"uris":["http://www.mendeley.com/documents/?uuid=f11e907b-9408-4b04-a60f-e47303c61f79"]}],"mendeley":{"formattedCitation":"(Amin, 2021)","plainTextFormattedCitation":"(Amin, 2021)","previouslyFormattedCitation":"(Amin, 2021)"},"properties":{"noteIndex":0},"schema":"https://github.com/citation-style-language/schema/raw/master/csl-citation.json"}</w:instrText>
      </w:r>
      <w:r w:rsidR="00036F30">
        <w:rPr>
          <w:color w:val="000000"/>
        </w:rPr>
        <w:fldChar w:fldCharType="separate"/>
      </w:r>
      <w:r w:rsidR="00036F30" w:rsidRPr="00036F30">
        <w:rPr>
          <w:noProof/>
          <w:color w:val="000000"/>
        </w:rPr>
        <w:t>(Amin, 2021)</w:t>
      </w:r>
      <w:r w:rsidR="00036F30">
        <w:rPr>
          <w:color w:val="000000"/>
        </w:rPr>
        <w:fldChar w:fldCharType="end"/>
      </w:r>
      <w:r>
        <w:rPr>
          <w:color w:val="000000"/>
        </w:rPr>
        <w:t>.</w:t>
      </w:r>
    </w:p>
    <w:p w14:paraId="6140A4D6" w14:textId="07DD022D" w:rsidR="00877B1B" w:rsidRDefault="00877B1B" w:rsidP="00A97B43">
      <w:pPr>
        <w:spacing w:line="276" w:lineRule="auto"/>
        <w:ind w:firstLine="720"/>
        <w:jc w:val="both"/>
      </w:pPr>
      <w:r>
        <w:t xml:space="preserve">Dalam kehidupan sehari-hari manusia tidak terlepas dari pembelajaran yang dapat ditempuh melalui dunia pendidikan. Menurut Undang-Undang No 20 Tahun 2003 bab 1 pasal 1 “Pendidikan adalah usaha sadar dan terencana untuk mewujudkan suasana belajar dan proses pembelajaran agar peserta didik secara aktif mengembangkan potensi dirinya untuk memiliki kekuatan spiritual keagamaan, pengendalian diri, kepribadian, kecerdasan, akhlak mulia, serta keterampilan yang diperlukan dirinya, masyarakat, bangsa dan negara”. Menurut Undang-Undang No 2 Tahun 1989 bab 1 pasal 1 “Usaha sadar untuk menyiapkan peserta didik melalui kegiatan bimbingan, pengajaran, dan atau latihan bagi peranannya dimasa yang akan datang” </w:t>
      </w:r>
      <w:r>
        <w:fldChar w:fldCharType="begin" w:fldLock="1"/>
      </w:r>
      <w:r w:rsidR="00CA5978">
        <w:instrText>ADDIN CSL_CITATION {"citationItems":[{"id":"ITEM-1","itemData":{"DOI":"https://jbasic.org/index.php/basicedu","author":[{"dropping-particle":"","family":"Puspasari","given":"Iin","non-dropping-particle":"","parse-names":false,"suffix":""}],"container-title":"Jurnal Basicedu","id":"ITEM-1","issued":{"date-parts":[["2021"]]},"page":"1390 - 1400","title":"Implementasi Gerakan Literasi Sekolah di Sekolah Dasar","type":"article-journal","volume":"5"},"uris":["http://www.mendeley.com/documents/?uuid=c07b2edf-46c7-4e7a-93f4-4d31e5ec9801"]}],"mendeley":{"formattedCitation":"(Puspasari, 2021)","plainTextFormattedCitation":"(Puspasari, 2021)","previouslyFormattedCitation":"(Puspasari, 2021)"},"properties":{"noteIndex":0},"schema":"https://github.com/citation-style-language/schema/raw/master/csl-citation.json"}</w:instrText>
      </w:r>
      <w:r>
        <w:fldChar w:fldCharType="separate"/>
      </w:r>
      <w:r w:rsidRPr="00877B1B">
        <w:rPr>
          <w:noProof/>
        </w:rPr>
        <w:t>(Puspasari, 2021)</w:t>
      </w:r>
      <w:r>
        <w:fldChar w:fldCharType="end"/>
      </w:r>
      <w:r>
        <w:t>.</w:t>
      </w:r>
    </w:p>
    <w:p w14:paraId="1DE261CA" w14:textId="4F09EB86" w:rsidR="00CA5978" w:rsidRDefault="000B0A0F" w:rsidP="00A97B43">
      <w:pPr>
        <w:spacing w:line="276" w:lineRule="auto"/>
        <w:ind w:firstLine="720"/>
        <w:jc w:val="both"/>
      </w:pPr>
      <w:r>
        <w:rPr>
          <w:color w:val="000000"/>
        </w:rPr>
        <w:t xml:space="preserve">Minat baca tumbuh dari kepribadian masing-masing orang, sehingga untuk meningkatkan minat baca diperlukan kesadaran masing-masing individu </w:t>
      </w:r>
      <w:r w:rsidR="00036F30">
        <w:rPr>
          <w:color w:val="000000"/>
        </w:rPr>
        <w:fldChar w:fldCharType="begin" w:fldLock="1"/>
      </w:r>
      <w:r w:rsidR="00CE025C">
        <w:rPr>
          <w:color w:val="000000"/>
        </w:rPr>
        <w:instrText>ADDIN CSL_CITATION {"citationItems":[{"id":"ITEM-1","itemData":{"DOI":"https://doi.org/10.31098/ijtaese.v2i1.164","author":[{"dropping-particle":"","family":"Prawiyogi","given":"Anggy Giri","non-dropping-particle":"","parse-names":false,"suffix":""}],"container-title":"International Journal of Theory and Application in Elementary and Secondary School Education","id":"ITEM-1","issued":{"date-parts":[["2020"]]},"page":"8-11","title":"Use Of Big Book Media Towards Interest In Reading Elementary School Students","type":"article-journal","volume":"2"},"uris":["http://www.mendeley.com/documents/?uuid=77367713-086e-43b6-a0ae-5a32903b9762"]}],"mendeley":{"formattedCitation":"(Prawiyogi, 2020)","plainTextFormattedCitation":"(Prawiyogi, 2020)","previouslyFormattedCitation":"(Prawiyogi, 2020)"},"properties":{"noteIndex":0},"schema":"https://github.com/citation-style-language/schema/raw/master/csl-citation.json"}</w:instrText>
      </w:r>
      <w:r w:rsidR="00036F30">
        <w:rPr>
          <w:color w:val="000000"/>
        </w:rPr>
        <w:fldChar w:fldCharType="separate"/>
      </w:r>
      <w:r w:rsidR="00036F30" w:rsidRPr="00036F30">
        <w:rPr>
          <w:noProof/>
          <w:color w:val="000000"/>
        </w:rPr>
        <w:t>(Prawiyogi, 2020)</w:t>
      </w:r>
      <w:r w:rsidR="00036F30">
        <w:rPr>
          <w:color w:val="000000"/>
        </w:rPr>
        <w:fldChar w:fldCharType="end"/>
      </w:r>
      <w:r>
        <w:rPr>
          <w:color w:val="000000"/>
        </w:rPr>
        <w:t>.</w:t>
      </w:r>
      <w:r w:rsidR="00F93FB7">
        <w:rPr>
          <w:color w:val="000000"/>
        </w:rPr>
        <w:t xml:space="preserve"> </w:t>
      </w:r>
      <w:r w:rsidR="00F93FB7" w:rsidRPr="00B64C45">
        <w:rPr>
          <w:color w:val="000000"/>
          <w:lang w:val="id-ID"/>
        </w:rPr>
        <w:t>Rendahnya minat baca tentu berdampak besar pada rendahnya kemampuan literasi membaca. </w:t>
      </w:r>
      <w:r w:rsidR="00F93FB7" w:rsidRPr="00B64C45">
        <w:rPr>
          <w:color w:val="000000"/>
        </w:rPr>
        <w:t>Siswa membaca tetapi belum bisa menangkap arti dari apa yang di baca</w:t>
      </w:r>
      <w:r w:rsidR="00C6394F">
        <w:rPr>
          <w:color w:val="000000"/>
        </w:rPr>
        <w:t xml:space="preserve"> </w:t>
      </w:r>
      <w:r w:rsidR="00B64C45">
        <w:rPr>
          <w:color w:val="000000"/>
        </w:rPr>
        <w:fldChar w:fldCharType="begin" w:fldLock="1"/>
      </w:r>
      <w:r w:rsidR="006768E0">
        <w:rPr>
          <w:color w:val="000000"/>
        </w:rPr>
        <w:instrText>ADDIN CSL_CITATION {"citationItems":[{"id":"ITEM-1","itemData":{"DOI":"https://doi.org/10.23887/jppp.v7i1.59886","author":[{"dropping-particle":"","family":"Musyaffa","given":"A A","non-dropping-particle":"","parse-names":false,"suffix":""}],"container-title":"Jurnal Penelitian dan Pengembangan Pendidikan","id":"ITEM-1","issued":{"date-parts":[["2023"]]},"page":"96-101","title":"Digital Tales Media to Improve Reading Literacy for II Grade Elementary School Students","type":"article-journal","volume":"7"},"uris":["http://www.mendeley.com/documents/?uuid=4c5ab688-5c21-4fd8-8adc-c7c327ff9e44"]}],"mendeley":{"formattedCitation":"(Musyaffa, 2023)","plainTextFormattedCitation":"(Musyaffa, 2023)","previouslyFormattedCitation":"(Musyaffa, 2023)"},"properties":{"noteIndex":0},"schema":"https://github.com/citation-style-language/schema/raw/master/csl-citation.json"}</w:instrText>
      </w:r>
      <w:r w:rsidR="00B64C45">
        <w:rPr>
          <w:color w:val="000000"/>
        </w:rPr>
        <w:fldChar w:fldCharType="separate"/>
      </w:r>
      <w:r w:rsidR="00B64C45" w:rsidRPr="00B64C45">
        <w:rPr>
          <w:noProof/>
          <w:color w:val="000000"/>
        </w:rPr>
        <w:t>(Musyaffa, 2023)</w:t>
      </w:r>
      <w:r w:rsidR="00B64C45">
        <w:rPr>
          <w:color w:val="000000"/>
        </w:rPr>
        <w:fldChar w:fldCharType="end"/>
      </w:r>
      <w:r w:rsidR="00B64C45">
        <w:rPr>
          <w:rFonts w:ascii="Calibri" w:hAnsi="Calibri" w:cs="Calibri"/>
          <w:color w:val="000000"/>
          <w:sz w:val="22"/>
          <w:szCs w:val="22"/>
        </w:rPr>
        <w:t xml:space="preserve"> </w:t>
      </w:r>
      <w:r w:rsidR="00CA5978">
        <w:t xml:space="preserve">. Adapun dampak buruk bagi individu yaitu kurang menguasai dalam suatu bidang ilmu, hingga menurunnya prestasi khususnya pada peserta didik. Sedangkan dampak buruk yang dapat ditimbulkan bagi bangsa yaitu dalam persaingan global negara akan selalu tertinggal dengan negara-negara lain. Dengan demikian, lembaga pendidikan dituntut menjadi agen dalam meningkatkan karakter gemar membaca siswa. Program literasi merupakan salah satu program yang telah dicanangkan oleh pemerintah dalam rangka meningkatkan karakter gemar membaca siswa </w:t>
      </w:r>
      <w:r w:rsidR="00CA5978">
        <w:fldChar w:fldCharType="begin" w:fldLock="1"/>
      </w:r>
      <w:r w:rsidR="008C37E0">
        <w:instrText>ADDIN CSL_CITATION {"citationItems":[{"id":"ITEM-1","itemData":{"DOI":"https://e-journal.undikma.ac.id/index.php/jurnalkependidikan/index","author":[{"dropping-particle":"","family":"Priasti","given":"Silvia Nur","non-dropping-particle":"","parse-names":false,"suffix":""}],"container-title":"Jurnal Hasil Penelitian dan Kajian Kepustakaan di Bidang Pendidikan, Pengajaran dan Pembelajaran","id":"ITEM-1","issued":{"date-parts":[["2021"]]},"page":"395-407","title":"Penerapan Pendidikan Karakter Gemar Membaca Melalui Program Literasi di Sekolah Dasar","type":"article-journal","volume":"7"},"uris":["http://www.mendeley.com/documents/?uuid=7bda107b-9172-41b6-a91d-50822c6a9d14"]}],"mendeley":{"formattedCitation":"(Priasti, 2021)","plainTextFormattedCitation":"(Priasti, 2021)","previouslyFormattedCitation":"(Priasti, 2021)"},"properties":{"noteIndex":0},"schema":"https://github.com/citation-style-language/schema/raw/master/csl-citation.json"}</w:instrText>
      </w:r>
      <w:r w:rsidR="00CA5978">
        <w:fldChar w:fldCharType="separate"/>
      </w:r>
      <w:r w:rsidR="00CA5978" w:rsidRPr="00CA5978">
        <w:rPr>
          <w:noProof/>
        </w:rPr>
        <w:t>(Priasti, 2021)</w:t>
      </w:r>
      <w:r w:rsidR="00CA5978">
        <w:fldChar w:fldCharType="end"/>
      </w:r>
      <w:r w:rsidR="00CA5978">
        <w:t>.</w:t>
      </w:r>
    </w:p>
    <w:p w14:paraId="4B2C1365" w14:textId="51858889" w:rsidR="00C37C18" w:rsidRDefault="00A40E09" w:rsidP="00CC375C">
      <w:pPr>
        <w:spacing w:line="276" w:lineRule="auto"/>
        <w:ind w:firstLine="720"/>
        <w:jc w:val="both"/>
      </w:pPr>
      <w:r>
        <w:t>S</w:t>
      </w:r>
      <w:r w:rsidR="00284D5E">
        <w:t>emangat literasi</w:t>
      </w:r>
      <w:r w:rsidR="00C37C18">
        <w:t xml:space="preserve"> siswa berpengaruh terhadap minat belajar siswa. Tinggi atau rendahnya sikap ilmiah berpengaruh positif terhadap tinggi atau rendahnya minat belajar. Semakin tinggi sikap ilmiah siswa, maka semakin tinggi pula minat belajar siswa, dan sebaliknya semakin rendah sikap ilmiah siswa maka semakin rend</w:t>
      </w:r>
      <w:r w:rsidR="00284D5E">
        <w:t xml:space="preserve">ah pula minat belajar siswa  </w:t>
      </w:r>
      <w:r w:rsidR="00AC681F">
        <w:lastRenderedPageBreak/>
        <w:fldChar w:fldCharType="begin" w:fldLock="1"/>
      </w:r>
      <w:r w:rsidR="009B195C">
        <w:instrText>ADDIN CSL_CITATION {"citationItems":[{"id":"ITEM-1","itemData":{"author":[{"dropping-particle":"","family":"Arka Dara Fidela","given":"","non-dropping-particle":"","parse-names":false,"suffix":""}],"id":"ITEM-1","issued":{"date-parts":[["2023"]]},"number-of-pages":"1-65","title":"PENGEMBANGAN INSTRUMEN PENILAIAN SIKAP ILMIAH PADA PEMBELAJARAN FISIKA UNTUK MEMETAKAN MINAT BELAJAR SISWA DI SMA NEGERI 1 MENGGALA","type":"thesis"},"uris":["http://www.mendeley.com/documents/?uuid=c799cbfc-251c-4678-838e-112f677e0786"]}],"mendeley":{"formattedCitation":"(Arka Dara Fidela, 2023)","plainTextFormattedCitation":"(Arka Dara Fidela, 2023)","previouslyFormattedCitation":"(Arka Dara Fidela, 2023)"},"properties":{"noteIndex":0},"schema":"https://github.com/citation-style-language/schema/raw/master/csl-citation.json"}</w:instrText>
      </w:r>
      <w:r w:rsidR="00AC681F">
        <w:fldChar w:fldCharType="separate"/>
      </w:r>
      <w:r w:rsidR="00AC681F" w:rsidRPr="00AC681F">
        <w:rPr>
          <w:noProof/>
        </w:rPr>
        <w:t>(Arka Dara Fidela, 2023)</w:t>
      </w:r>
      <w:r w:rsidR="00AC681F">
        <w:fldChar w:fldCharType="end"/>
      </w:r>
      <w:r w:rsidR="00C37C18">
        <w:t>.</w:t>
      </w:r>
      <w:r w:rsidR="00284D5E">
        <w:t xml:space="preserve"> </w:t>
      </w:r>
      <w:r w:rsidR="00FD6E3F">
        <w:t xml:space="preserve">Rendahnya tingkat minat baca siswa membuktikan bahwa Indonesia belum optimal dalam mengembangkan proses pendidikan. Oleh karena itu untuk meningkatkan minat baca siswa, Kemdikbud mengembangkan program gerakan literasi sekolah. Kegiatan literasi ini sangat penting karena dengan diadakannya kegiatan ini peserta didik mampu bersosialisasi melalui kemampuan berbahasanya dan memahami makna suatu informasi dengan sejelas-jelasnya </w:t>
      </w:r>
      <w:r w:rsidR="009B195C">
        <w:fldChar w:fldCharType="begin" w:fldLock="1"/>
      </w:r>
      <w:r w:rsidR="009B195C">
        <w:instrText>ADDIN CSL_CITATION {"citationItems":[{"id":"ITEM-1","itemData":{"DOI":"https://jbasic.org/index.php/basicedu","author":[{"dropping-particle":"","family":"Subakti","given":"Hani","non-dropping-particle":"","parse-names":false,"suffix":""}],"container-title":"Jurnal Basicedu","id":"ITEM-1","issued":{"date-parts":[["2021"]]},"page":"2489 - 2495","title":"Implementasi Gerakan Literasi Sekolah pada Masa Pandemi Covid-19 dalam Meningkatkan Minat Baca Siswa Sekolah Dasar","type":"article-journal","volume":"5"},"uris":["http://www.mendeley.com/documents/?uuid=79467ac0-e387-4a8f-a155-21594b108678"]}],"mendeley":{"formattedCitation":"(Subakti, 2021)","plainTextFormattedCitation":"(Subakti, 2021)","previouslyFormattedCitation":"(Subakti, 2021)"},"properties":{"noteIndex":0},"schema":"https://github.com/citation-style-language/schema/raw/master/csl-citation.json"}</w:instrText>
      </w:r>
      <w:r w:rsidR="009B195C">
        <w:fldChar w:fldCharType="separate"/>
      </w:r>
      <w:r w:rsidR="009B195C" w:rsidRPr="009B195C">
        <w:rPr>
          <w:noProof/>
        </w:rPr>
        <w:t>(Subakti, 2021)</w:t>
      </w:r>
      <w:r w:rsidR="009B195C">
        <w:fldChar w:fldCharType="end"/>
      </w:r>
      <w:r w:rsidR="00FD6E3F">
        <w:t>.</w:t>
      </w:r>
      <w:r w:rsidR="00284D5E">
        <w:t xml:space="preserve"> Program literasi yang diadakan guru di UPT SPF SD Negeri Butung II </w:t>
      </w:r>
      <w:r w:rsidR="00390046">
        <w:t xml:space="preserve">sangat membantu siswa yang belum bisa membaca, menulis dan </w:t>
      </w:r>
      <w:r w:rsidR="00284D5E">
        <w:t>menganalisis sebuah bacaan atau belajar berbica di depan orang banyak</w:t>
      </w:r>
      <w:r w:rsidR="00390046">
        <w:t xml:space="preserve"> dengan benar</w:t>
      </w:r>
      <w:r w:rsidR="00284D5E">
        <w:t>.</w:t>
      </w:r>
      <w:r w:rsidR="00946444">
        <w:t xml:space="preserve"> Maka perlu adanya motivasi belajar pada diri siswa supaya semangat belajar siswa meningkat.</w:t>
      </w:r>
    </w:p>
    <w:p w14:paraId="29851A88" w14:textId="4C5BC53B" w:rsidR="0094472D" w:rsidRPr="0094472D" w:rsidRDefault="00087A92" w:rsidP="0094472D">
      <w:pPr>
        <w:spacing w:line="276" w:lineRule="auto"/>
        <w:ind w:firstLine="720"/>
        <w:jc w:val="both"/>
        <w:rPr>
          <w:color w:val="000000"/>
        </w:rPr>
      </w:pPr>
      <w:r>
        <w:t xml:space="preserve">Motivasi adalah kemauan, kehendak, keinginan, daya yang mendorong seseorang untuk melakukan sesuatu </w:t>
      </w:r>
      <w:r w:rsidR="009B195C">
        <w:fldChar w:fldCharType="begin" w:fldLock="1"/>
      </w:r>
      <w:r w:rsidR="009B195C">
        <w:instrText>ADDIN CSL_CITATION {"citationItems":[{"id":"ITEM-1","itemData":{"DOI":"https:// journal.institutpendidikan.ac.id/index.php/plusminus","author":[{"dropping-particle":"","family":"Nurrawi","given":"Alma Ega Putri","non-dropping-particle":"","parse-names":false,"suffix":""}],"container-title":"Jurnal Pendidikan Matematika","id":"ITEM-1","issued":{"date-parts":[["2023"]]},"page":"29-38","title":"Motivasi Belajar Siswa Terhadap Hasil Belajar Matematika","type":"article-journal","volume":"3"},"uris":["http://www.mendeley.com/documents/?uuid=02650aa3-f1df-41ef-a453-044ca5a8ca7a"]}],"mendeley":{"formattedCitation":"(Nurrawi, 2023)","plainTextFormattedCitation":"(Nurrawi, 2023)","previouslyFormattedCitation":"(Nurrawi, 2023)"},"properties":{"noteIndex":0},"schema":"https://github.com/citation-style-language/schema/raw/master/csl-citation.json"}</w:instrText>
      </w:r>
      <w:r w:rsidR="009B195C">
        <w:fldChar w:fldCharType="separate"/>
      </w:r>
      <w:r w:rsidR="009B195C" w:rsidRPr="009B195C">
        <w:rPr>
          <w:noProof/>
        </w:rPr>
        <w:t>(Nurrawi, 2023)</w:t>
      </w:r>
      <w:r w:rsidR="009B195C">
        <w:fldChar w:fldCharType="end"/>
      </w:r>
      <w:r>
        <w:t xml:space="preserve">. </w:t>
      </w:r>
      <w:r w:rsidR="00801076">
        <w:t>Sehubungan dengan motivasi belajar, menyatakan bahwa motivasi merupakan dorongan utama yang mengarahkan seseorang dalam menentukan tindakan untuk melakukan suatu hal dengan dorongan dalam dirinya diarahkan oleh diri sendiri</w:t>
      </w:r>
      <w:r w:rsidR="00CF2E97">
        <w:t xml:space="preserve"> </w:t>
      </w:r>
      <w:r w:rsidR="009B195C">
        <w:fldChar w:fldCharType="begin" w:fldLock="1"/>
      </w:r>
      <w:r w:rsidR="009B195C">
        <w:instrText>ADDIN CSL_CITATION {"citationItems":[{"id":"ITEM-1","itemData":{"DOI":"https://jbasic.org/index.php/basicedu","author":[{"dropping-particle":"","family":"Safaringga","given":"Vina","non-dropping-particle":"","parse-names":false,"suffix":""}],"container-title":"Jurnal Basicedu","id":"ITEM-1","issued":{"date-parts":[["2022"]]},"page":"3514 - 3525","title":"Implementasi Program Kampus Mengajar untuk Meningkatkan Motivasi Belajar Siswa di Sekolah Dasar","type":"article-journal","volume":"6"},"uris":["http://www.mendeley.com/documents/?uuid=c6852c71-0593-4428-a0af-96821419c1ab"]}],"mendeley":{"formattedCitation":"(Safaringga, 2022)","plainTextFormattedCitation":"(Safaringga, 2022)","previouslyFormattedCitation":"(Safaringga, 2022)"},"properties":{"noteIndex":0},"schema":"https://github.com/citation-style-language/schema/raw/master/csl-citation.json"}</w:instrText>
      </w:r>
      <w:r w:rsidR="009B195C">
        <w:fldChar w:fldCharType="separate"/>
      </w:r>
      <w:r w:rsidR="009B195C" w:rsidRPr="009B195C">
        <w:rPr>
          <w:noProof/>
        </w:rPr>
        <w:t>(Safaringga, 2022)</w:t>
      </w:r>
      <w:r w:rsidR="009B195C">
        <w:fldChar w:fldCharType="end"/>
      </w:r>
      <w:r w:rsidR="00CF2E97">
        <w:t xml:space="preserve">. </w:t>
      </w:r>
      <w:r w:rsidR="00801076">
        <w:t>Kemudian diperkuat oleh ungkapan Muhibbin Syah</w:t>
      </w:r>
      <w:r w:rsidR="00A40E09">
        <w:t xml:space="preserve"> (1995:100) b</w:t>
      </w:r>
      <w:r w:rsidR="00801076">
        <w:t>ahwa beberapa faktor menjadi pengaruhi bagi kuantitas dan kualitas pencapaian hasil belajar peserta didik. Tetapi yang terpenting diantaranya: kecerdasan, sikap, bakat, minat, dan motivasi belajar peserta didik</w:t>
      </w:r>
      <w:r w:rsidR="009B195C">
        <w:t xml:space="preserve"> </w:t>
      </w:r>
      <w:r w:rsidR="009B195C">
        <w:fldChar w:fldCharType="begin" w:fldLock="1"/>
      </w:r>
      <w:r w:rsidR="006F2997">
        <w:instrText>ADDIN CSL_CITATION {"citationItems":[{"id":"ITEM-1","itemData":{"DOI":"https://jbasic.org/index.php/basicedu","author":[{"dropping-particle":"","family":"Safaringga","given":"Vina","non-dropping-particle":"","parse-names":false,"suffix":""}],"container-title":"Jurnal Basicedu","id":"ITEM-1","issued":{"date-parts":[["2022"]]},"page":"3514 - 3525","title":"Implementasi Program Kampus Mengajar untuk Meningkatkan Motivasi Belajar Siswa di Sekolah Dasar","type":"article-journal","volume":"6"},"uris":["http://www.mendeley.com/documents/?uuid=c6852c71-0593-4428-a0af-96821419c1ab"]}],"mendeley":{"formattedCitation":"(Safaringga, 2022)","plainTextFormattedCitation":"(Safaringga, 2022)","previouslyFormattedCitation":"(Safaringga, 2022)"},"properties":{"noteIndex":0},"schema":"https://github.com/citation-style-language/schema/raw/master/csl-citation.json"}</w:instrText>
      </w:r>
      <w:r w:rsidR="009B195C">
        <w:fldChar w:fldCharType="separate"/>
      </w:r>
      <w:r w:rsidR="009B195C" w:rsidRPr="009B195C">
        <w:rPr>
          <w:noProof/>
        </w:rPr>
        <w:t>(Safaringga, 2022)</w:t>
      </w:r>
      <w:r w:rsidR="009B195C">
        <w:fldChar w:fldCharType="end"/>
      </w:r>
      <w:r w:rsidR="00801076">
        <w:t>.</w:t>
      </w:r>
      <w:r w:rsidR="00B61D00">
        <w:t xml:space="preserve"> Motivasi sangat penting untuk belajar karena, tanpanya, tidak mungkin untuk mempraktikkan kegiatan belajar. Tingkat upaya belajar siswa perlu ditentukan oleh motivasi mereka</w:t>
      </w:r>
      <w:r w:rsidR="00B66132">
        <w:t xml:space="preserve"> </w:t>
      </w:r>
      <w:r w:rsidR="00CE025C">
        <w:fldChar w:fldCharType="begin" w:fldLock="1"/>
      </w:r>
      <w:r w:rsidR="005665C4">
        <w:instrText>ADDIN CSL_CITATION {"citationItems":[{"id":"ITEM-1","itemData":{"DOI":"https://www.researchgate.net/publication/367309270","author":[{"dropping-particle":"","family":"Phann","given":"Sophea","non-dropping-particle":"","parse-names":false,"suffix":""}],"container-title":"Professional Journal of English Education","id":"ITEM-1","issued":{"date-parts":[["2023"]]},"page":"164-175","title":"Cambodian Buddhist Monks’ Motivation In Learning English: Grade Level Analysis","type":"article-journal","volume":"6"},"uris":["http://www.mendeley.com/documents/?uuid=eb2a55d6-9f69-4ba2-9bc1-a051e5527daf"]}],"mendeley":{"formattedCitation":"(Phann, 2023)","plainTextFormattedCitation":"(Phann, 2023)","previouslyFormattedCitation":"(Phann, 2023)"},"properties":{"noteIndex":0},"schema":"https://github.com/citation-style-language/schema/raw/master/csl-citation.json"}</w:instrText>
      </w:r>
      <w:r w:rsidR="00CE025C">
        <w:fldChar w:fldCharType="separate"/>
      </w:r>
      <w:r w:rsidR="00CE025C" w:rsidRPr="00CE025C">
        <w:rPr>
          <w:noProof/>
        </w:rPr>
        <w:t>(Phann, 2023)</w:t>
      </w:r>
      <w:r w:rsidR="00CE025C">
        <w:fldChar w:fldCharType="end"/>
      </w:r>
      <w:r w:rsidR="00B61D00">
        <w:t xml:space="preserve">. </w:t>
      </w:r>
      <w:r w:rsidR="0094472D" w:rsidRPr="0094472D">
        <w:t>S</w:t>
      </w:r>
      <w:r w:rsidR="0094472D" w:rsidRPr="0094472D">
        <w:rPr>
          <w:color w:val="000000"/>
          <w:lang w:val="id-ID"/>
        </w:rPr>
        <w:t>alah satu pertanyaan penting untuk penelitian tentang motivasi adalah bagaimana mendefinisikan dan mengukur motivasi.</w:t>
      </w:r>
      <w:r w:rsidR="0094472D" w:rsidRPr="0094472D">
        <w:rPr>
          <w:color w:val="000000"/>
        </w:rPr>
        <w:t xml:space="preserve"> Mendefinisikan motivasi sebagai proses yang menggabungkan persepsi individu terhadap tiga factor: harapan untuk sukses, nilai tugas subjektif dan minat intrinsik</w:t>
      </w:r>
      <w:r w:rsidR="0094472D">
        <w:rPr>
          <w:color w:val="000000"/>
        </w:rPr>
        <w:t xml:space="preserve"> </w:t>
      </w:r>
      <w:r w:rsidR="005665C4">
        <w:rPr>
          <w:color w:val="000000"/>
        </w:rPr>
        <w:fldChar w:fldCharType="begin" w:fldLock="1"/>
      </w:r>
      <w:r w:rsidR="005665C4">
        <w:rPr>
          <w:color w:val="000000"/>
        </w:rPr>
        <w:instrText>ADDIN CSL_CITATION {"citationItems":[{"id":"ITEM-1","itemData":{"DOI":"10.47750/pegegog.13.01.17","author":[{"dropping-particle":"","family":"Rohmatulloh","given":"","non-dropping-particle":"","parse-names":false,"suffix":""}],"container-title":"Pegem Journal of Education and Instruction","id":"ITEM-1","issued":{"date-parts":[["2023"]]},"page":"145-155","title":"A Systematic Review of Energy Literacy Programs at Primary and Middle Schools","type":"article-journal","volume":"13"},"uris":["http://www.mendeley.com/documents/?uuid=8f329f8a-2e6b-4f69-821e-8736deb4f619"]}],"mendeley":{"formattedCitation":"(Rohmatulloh, 2023)","plainTextFormattedCitation":"(Rohmatulloh, 2023)","previouslyFormattedCitation":"(Rohmatulloh, 2023)"},"properties":{"noteIndex":0},"schema":"https://github.com/citation-style-language/schema/raw/master/csl-citation.json"}</w:instrText>
      </w:r>
      <w:r w:rsidR="005665C4">
        <w:rPr>
          <w:color w:val="000000"/>
        </w:rPr>
        <w:fldChar w:fldCharType="separate"/>
      </w:r>
      <w:r w:rsidR="005665C4" w:rsidRPr="005665C4">
        <w:rPr>
          <w:noProof/>
          <w:color w:val="000000"/>
        </w:rPr>
        <w:t>(Rohmatulloh, 2023)</w:t>
      </w:r>
      <w:r w:rsidR="005665C4">
        <w:rPr>
          <w:color w:val="000000"/>
        </w:rPr>
        <w:fldChar w:fldCharType="end"/>
      </w:r>
      <w:r w:rsidR="0094472D">
        <w:rPr>
          <w:color w:val="000000"/>
        </w:rPr>
        <w:t>.</w:t>
      </w:r>
    </w:p>
    <w:p w14:paraId="1E6F72D6" w14:textId="41D46D9B" w:rsidR="00801076" w:rsidRDefault="0094472D" w:rsidP="0094472D">
      <w:pPr>
        <w:spacing w:line="276" w:lineRule="auto"/>
        <w:ind w:firstLine="720"/>
        <w:jc w:val="both"/>
      </w:pPr>
      <w:r>
        <w:rPr>
          <w:rFonts w:ascii="Calibri" w:hAnsi="Calibri" w:cs="Calibri"/>
          <w:color w:val="0F0F5F"/>
          <w:sz w:val="22"/>
          <w:szCs w:val="22"/>
          <w:shd w:val="clear" w:color="auto" w:fill="F0F0A0"/>
        </w:rPr>
        <w:t xml:space="preserve"> </w:t>
      </w:r>
      <w:r w:rsidR="00801076">
        <w:t>Dalam pembelajaran terdapat dua jenis motivasi, yaitu intrinsik dan ekstrinsik. Motivasi yang berasal dari dalam diri peserta didik, seperti rasa ingin mendapatkan ilmu, keinginan untuk memenuhi tujuan pembelajaran, dorongan untuk memenuhi kebutuhan belajar, dan sebagainya termasuk motivasi instrinsik. Sedangkan motivasi yang berasal dari luar diri peserta didik, seperti permintaan orang tua, suasana belajar yang nyaman, kawan belajar yang dimiliki, dan kegiatan pembelajaran yang menar</w:t>
      </w:r>
      <w:r w:rsidR="009C7666">
        <w:t>ik termasuk motivasi ekstrinsik. D</w:t>
      </w:r>
      <w:r w:rsidR="00801076">
        <w:t>alam rangka merangsang semangat dan membangun rasa percaya diri peserta didik maka penting bagi seorang guru untuk melakukan pemberian motivasi</w:t>
      </w:r>
      <w:r w:rsidR="00F05C56">
        <w:t xml:space="preserve"> </w:t>
      </w:r>
      <w:r w:rsidR="00F05C56">
        <w:fldChar w:fldCharType="begin" w:fldLock="1"/>
      </w:r>
      <w:r w:rsidR="00F05C56">
        <w:instrText>ADDIN CSL_CITATION {"citationItems":[{"id":"ITEM-1","itemData":{"author":[{"dropping-particle":"","family":"Safaringga","given":"Vina","non-dropping-particle":"","parse-names":false,"suffix":""},{"dropping-particle":"","family":"Lestari","given":"Willyani Dwi","non-dropping-particle":"","parse-names":false,"suffix":""},{"dropping-particle":"","family":"Aeni","given":"Ani Nur","non-dropping-particle":"","parse-names":false,"suffix":""}],"id":"ITEM-1","issue":"3","issued":{"date-parts":[["2022"]]},"page":"3514-3525","title":"Jurnal basicedu","type":"article-journal","volume":"6"},"uris":["http://www.mendeley.com/documents/?uuid=01221838-8c67-461e-a7d7-f29ad7398c56"]}],"mendeley":{"formattedCitation":"(Safaringga et al., 2022)","plainTextFormattedCitation":"(Safaringga et al., 2022)","previouslyFormattedCitation":"(Safaringga et al., 2022)"},"properties":{"noteIndex":0},"schema":"https://github.com/citation-style-language/schema/raw/master/csl-citation.json"}</w:instrText>
      </w:r>
      <w:r w:rsidR="00F05C56">
        <w:fldChar w:fldCharType="separate"/>
      </w:r>
      <w:r w:rsidR="00F05C56" w:rsidRPr="00F05C56">
        <w:rPr>
          <w:noProof/>
        </w:rPr>
        <w:t>(Safaringga et al., 2022)</w:t>
      </w:r>
      <w:r w:rsidR="00F05C56">
        <w:fldChar w:fldCharType="end"/>
      </w:r>
      <w:r w:rsidR="00801076">
        <w:t>.</w:t>
      </w:r>
    </w:p>
    <w:p w14:paraId="461EBC62" w14:textId="57D134D5" w:rsidR="00D6220C" w:rsidRPr="00837445" w:rsidRDefault="006768E0" w:rsidP="006768E0">
      <w:pPr>
        <w:spacing w:line="276" w:lineRule="auto"/>
        <w:ind w:firstLine="720"/>
        <w:jc w:val="both"/>
      </w:pPr>
      <w:r>
        <w:t>Pendidikan literasi dasar adalah pendidikan yang bertujuan untuk menumbuhkan kompetensi membaca, menulis dan berhitung pada warga negara yang masih buta huruf</w:t>
      </w:r>
      <w:r>
        <w:rPr>
          <w:color w:val="000000"/>
        </w:rPr>
        <w:t xml:space="preserve">  </w:t>
      </w:r>
      <w:r>
        <w:rPr>
          <w:color w:val="000000"/>
        </w:rPr>
        <w:fldChar w:fldCharType="begin" w:fldLock="1"/>
      </w:r>
      <w:r>
        <w:rPr>
          <w:color w:val="000000"/>
        </w:rPr>
        <w:instrText>ADDIN CSL_CITATION {"citationItems":[{"id":"ITEM-1","itemData":{"DOI":"http://dx.doi.org/10.37905/aksara.9.1.159-176.2023","author":[{"dropping-particle":"","family":"Pratiwi","given":"Krisna Kartika","non-dropping-particle":"","parse-names":false,"suffix":""}],"container-title":"Jurnal Ilmu Pendidikan Nonformal","id":"ITEM-1","issued":{"date-parts":[["2023"]]},"page":"159-176","title":"Implementation of Multi-literacy Education Based on Cultural Literacy with the TANDUR Strategy in Community Learning Center (CLC)","type":"article-journal","volume":"9"},"uris":["http://www.mendeley.com/documents/?uuid=4d37eb5b-4ded-4910-9bdf-6f1177a50050"]}],"mendeley":{"formattedCitation":"(Pratiwi, 2023)","plainTextFormattedCitation":"(Pratiwi, 2023)"},"properties":{"noteIndex":0},"schema":"https://github.com/citation-style-language/schema/raw/master/csl-citation.json"}</w:instrText>
      </w:r>
      <w:r>
        <w:rPr>
          <w:color w:val="000000"/>
        </w:rPr>
        <w:fldChar w:fldCharType="separate"/>
      </w:r>
      <w:r w:rsidRPr="006768E0">
        <w:rPr>
          <w:noProof/>
          <w:color w:val="000000"/>
        </w:rPr>
        <w:t>(Pratiwi, 2023)</w:t>
      </w:r>
      <w:r>
        <w:rPr>
          <w:color w:val="000000"/>
        </w:rPr>
        <w:fldChar w:fldCharType="end"/>
      </w:r>
      <w:r w:rsidR="00225F8E" w:rsidRPr="00225F8E">
        <w:rPr>
          <w:color w:val="000000"/>
        </w:rPr>
        <w:t>.</w:t>
      </w:r>
      <w:r w:rsidR="00225F8E">
        <w:rPr>
          <w:rFonts w:ascii="Calibri" w:hAnsi="Calibri" w:cs="Calibri"/>
          <w:color w:val="000000"/>
          <w:sz w:val="22"/>
          <w:szCs w:val="22"/>
          <w:lang w:val="id-ID"/>
        </w:rPr>
        <w:t> </w:t>
      </w:r>
      <w:r w:rsidR="00225F8E">
        <w:t xml:space="preserve"> </w:t>
      </w:r>
      <w:r w:rsidR="00DB0A96">
        <w:t>Salah satu program yang dicanangkan oleh pemerintah untuk memaksimalkan kemampuan literasi siswa adalah mengintegrasikan literasi dengan kurikulum pembelajaran melalui program Gerakan Literasi Sekolah (GLS). GLS bertujuan untuk menciptakan warga sekolah yang literat. Literat dapat diartikan sebagai kemampuan memahami dan mengaplikasikan ragam teks dalam kehidupan bermasyarakat. Literat menjadikan seseorang bertindak sesuai dengan pengetahuan dan kemampuan yang dimiliki berdasarkan pemahaman terhadap bacaan</w:t>
      </w:r>
      <w:r w:rsidR="006F2997">
        <w:t xml:space="preserve"> </w:t>
      </w:r>
      <w:r w:rsidR="006F2997">
        <w:fldChar w:fldCharType="begin" w:fldLock="1"/>
      </w:r>
      <w:r w:rsidR="0094181E">
        <w:instrText>ADDIN CSL_CITATION {"citationItems":[{"id":"ITEM-1","itemData":{"author":[{"dropping-particle":"","family":"Arby","given":"Aulia Rahmanul","non-dropping-particle":"","parse-names":false,"suffix":""}],"id":"ITEM-1","issued":{"date-parts":[["2019"]]},"page":"181-188","title":"Keefektifan Budaya Literasi terhadap Motivasi Belajar","type":"article-journal","volume":"7"},"uris":["http://www.mendeley.com/documents/?uuid=a55c26af-8314-4775-b4a1-1453c8e4434f"]}],"mendeley":{"formattedCitation":"(Arby, 2019)","plainTextFormattedCitation":"(Arby, 2019)","previouslyFormattedCitation":"(Arby, 2019)"},"properties":{"noteIndex":0},"schema":"https://github.com/citation-style-language/schema/raw/master/csl-citation.json"}</w:instrText>
      </w:r>
      <w:r w:rsidR="006F2997">
        <w:fldChar w:fldCharType="separate"/>
      </w:r>
      <w:r w:rsidR="006F2997" w:rsidRPr="006F2997">
        <w:rPr>
          <w:noProof/>
        </w:rPr>
        <w:t>(Arby, 2019)</w:t>
      </w:r>
      <w:r w:rsidR="006F2997">
        <w:fldChar w:fldCharType="end"/>
      </w:r>
      <w:r w:rsidR="00DB0A96">
        <w:t>.</w:t>
      </w:r>
    </w:p>
    <w:p w14:paraId="6B51FB68" w14:textId="00EFE99B" w:rsidR="00166D4B" w:rsidRDefault="00441905" w:rsidP="00441905">
      <w:pPr>
        <w:autoSpaceDE w:val="0"/>
        <w:autoSpaceDN w:val="0"/>
        <w:adjustRightInd w:val="0"/>
        <w:spacing w:line="276" w:lineRule="auto"/>
        <w:ind w:firstLine="502"/>
        <w:jc w:val="both"/>
      </w:pPr>
      <w:r>
        <w:lastRenderedPageBreak/>
        <w:t>P</w:t>
      </w:r>
      <w:r w:rsidR="00D6220C">
        <w:t xml:space="preserve">rogram literasi yang telah dilaksanakan di berbagai sekolah guna meningkatkan dan mengembangkan budaya literasi </w:t>
      </w:r>
      <w:r>
        <w:t>siswa. Berbagai penelitian yang membahas tentang program literasi yang dilaksanakan diberbagai sekolah, apalagi setelah dilaksanakannya program kampus mengajar yang dianggap sebagai pengembangan dari program-program sebelumnya</w:t>
      </w:r>
      <w:r w:rsidR="00F05C56">
        <w:t xml:space="preserve"> </w:t>
      </w:r>
      <w:r w:rsidR="00F05C56">
        <w:fldChar w:fldCharType="begin" w:fldLock="1"/>
      </w:r>
      <w:r w:rsidR="008A79A1">
        <w:instrText>ADDIN CSL_CITATION {"citationItems":[{"id":"ITEM-1","itemData":{"author":[{"dropping-particle":"","family":"Arby","given":"Aulia Rahmanul","non-dropping-particle":"","parse-names":false,"suffix":""},{"dropping-particle":"","family":"Hadi","given":"Husnul","non-dropping-particle":"","parse-names":false,"suffix":""},{"dropping-particle":"","family":"Agustini","given":"Ferina","non-dropping-particle":"","parse-names":false,"suffix":""}],"id":"ITEM-1","issued":{"date-parts":[["2019"]]},"page":"181-188","title":"Keefektifan Budaya Literasi terhadap Motivasi Belajar","type":"article-journal"},"uris":["http://www.mendeley.com/documents/?uuid=46a952f4-f15e-465b-981e-0dfc4f6ee9ca"]}],"mendeley":{"formattedCitation":"(Arby et al., 2019)","plainTextFormattedCitation":"(Arby et al., 2019)","previouslyFormattedCitation":"(Arby et al., 2019)"},"properties":{"noteIndex":0},"schema":"https://github.com/citation-style-language/schema/raw/master/csl-citation.json"}</w:instrText>
      </w:r>
      <w:r w:rsidR="00F05C56">
        <w:fldChar w:fldCharType="separate"/>
      </w:r>
      <w:r w:rsidR="00F05C56" w:rsidRPr="00F05C56">
        <w:rPr>
          <w:noProof/>
        </w:rPr>
        <w:t>(Arby et al., 2019)</w:t>
      </w:r>
      <w:r w:rsidR="00F05C56">
        <w:fldChar w:fldCharType="end"/>
      </w:r>
      <w:r>
        <w:t>. M</w:t>
      </w:r>
      <w:r w:rsidR="00557D60">
        <w:t>isalnya,</w:t>
      </w:r>
      <w:r w:rsidR="006E0F45">
        <w:t xml:space="preserve"> I</w:t>
      </w:r>
      <w:r w:rsidRPr="00441905">
        <w:t>mple</w:t>
      </w:r>
      <w:r w:rsidRPr="00441905">
        <w:rPr>
          <w:rFonts w:ascii="Microsoft Himalaya" w:hAnsi="Microsoft Himalaya"/>
          <w:color w:val="000000" w:themeColor="text1"/>
          <w:spacing w:val="-20"/>
          <w:w w:val="1"/>
          <w:sz w:val="5"/>
        </w:rPr>
        <w:t>ii</w:t>
      </w:r>
      <w:r w:rsidRPr="00441905">
        <w:t>me</w:t>
      </w:r>
      <w:r w:rsidRPr="00441905">
        <w:rPr>
          <w:rFonts w:ascii="Microsoft Himalaya" w:hAnsi="Microsoft Himalaya"/>
          <w:color w:val="000000" w:themeColor="text1"/>
          <w:spacing w:val="-20"/>
          <w:w w:val="1"/>
          <w:sz w:val="5"/>
        </w:rPr>
        <w:t>ii</w:t>
      </w:r>
      <w:r w:rsidRPr="00441905">
        <w:t>ntasi Ge</w:t>
      </w:r>
      <w:r w:rsidRPr="00441905">
        <w:rPr>
          <w:rFonts w:ascii="Microsoft Himalaya" w:hAnsi="Microsoft Himalaya"/>
          <w:color w:val="000000" w:themeColor="text1"/>
          <w:spacing w:val="-20"/>
          <w:w w:val="1"/>
          <w:sz w:val="5"/>
        </w:rPr>
        <w:t>ii</w:t>
      </w:r>
      <w:r w:rsidRPr="00441905">
        <w:t>rakan Lite</w:t>
      </w:r>
      <w:r w:rsidRPr="00441905">
        <w:rPr>
          <w:rFonts w:ascii="Microsoft Himalaya" w:hAnsi="Microsoft Himalaya"/>
          <w:color w:val="000000" w:themeColor="text1"/>
          <w:spacing w:val="-20"/>
          <w:w w:val="1"/>
          <w:sz w:val="5"/>
        </w:rPr>
        <w:t>ii</w:t>
      </w:r>
      <w:r w:rsidRPr="00441905">
        <w:t>rasi Se</w:t>
      </w:r>
      <w:r w:rsidRPr="00441905">
        <w:rPr>
          <w:rFonts w:ascii="Microsoft Himalaya" w:hAnsi="Microsoft Himalaya"/>
          <w:color w:val="000000" w:themeColor="text1"/>
          <w:spacing w:val="-20"/>
          <w:w w:val="1"/>
          <w:sz w:val="5"/>
        </w:rPr>
        <w:t>ii</w:t>
      </w:r>
      <w:r w:rsidRPr="00441905">
        <w:t>kolah Dalam Me</w:t>
      </w:r>
      <w:r w:rsidRPr="00441905">
        <w:rPr>
          <w:rFonts w:ascii="Microsoft Himalaya" w:hAnsi="Microsoft Himalaya"/>
          <w:color w:val="000000" w:themeColor="text1"/>
          <w:spacing w:val="-20"/>
          <w:w w:val="1"/>
          <w:sz w:val="5"/>
        </w:rPr>
        <w:t>ii</w:t>
      </w:r>
      <w:r w:rsidRPr="00441905">
        <w:t>mbe</w:t>
      </w:r>
      <w:r w:rsidRPr="00441905">
        <w:rPr>
          <w:rFonts w:ascii="Microsoft Himalaya" w:hAnsi="Microsoft Himalaya"/>
          <w:color w:val="000000" w:themeColor="text1"/>
          <w:spacing w:val="-20"/>
          <w:w w:val="1"/>
          <w:sz w:val="5"/>
        </w:rPr>
        <w:t>ii</w:t>
      </w:r>
      <w:r w:rsidRPr="00441905">
        <w:t>ntuk Karakte</w:t>
      </w:r>
      <w:r w:rsidRPr="00441905">
        <w:rPr>
          <w:rFonts w:ascii="Microsoft Himalaya" w:hAnsi="Microsoft Himalaya"/>
          <w:color w:val="000000" w:themeColor="text1"/>
          <w:spacing w:val="-20"/>
          <w:w w:val="1"/>
          <w:sz w:val="5"/>
        </w:rPr>
        <w:t>ii</w:t>
      </w:r>
      <w:r w:rsidRPr="00441905">
        <w:t>r Ge</w:t>
      </w:r>
      <w:r w:rsidRPr="00441905">
        <w:rPr>
          <w:rFonts w:ascii="Microsoft Himalaya" w:hAnsi="Microsoft Himalaya"/>
          <w:color w:val="000000" w:themeColor="text1"/>
          <w:spacing w:val="-20"/>
          <w:w w:val="1"/>
          <w:sz w:val="5"/>
        </w:rPr>
        <w:t>ii</w:t>
      </w:r>
      <w:r w:rsidRPr="00441905">
        <w:t>mar Me</w:t>
      </w:r>
      <w:r w:rsidRPr="00441905">
        <w:rPr>
          <w:rFonts w:ascii="Microsoft Himalaya" w:hAnsi="Microsoft Himalaya"/>
          <w:color w:val="000000" w:themeColor="text1"/>
          <w:spacing w:val="-20"/>
          <w:w w:val="1"/>
          <w:sz w:val="5"/>
        </w:rPr>
        <w:t>ii</w:t>
      </w:r>
      <w:r w:rsidRPr="00441905">
        <w:t>mbaca Siswa di SDN 5 Masbagik Se</w:t>
      </w:r>
      <w:r w:rsidRPr="00441905">
        <w:rPr>
          <w:rFonts w:ascii="Microsoft Himalaya" w:hAnsi="Microsoft Himalaya"/>
          <w:color w:val="000000" w:themeColor="text1"/>
          <w:spacing w:val="-20"/>
          <w:w w:val="1"/>
          <w:sz w:val="5"/>
        </w:rPr>
        <w:t>ii</w:t>
      </w:r>
      <w:r w:rsidRPr="00441905">
        <w:t>latan</w:t>
      </w:r>
      <w:r w:rsidR="006E0F45">
        <w:t xml:space="preserve"> </w:t>
      </w:r>
      <w:r w:rsidR="006E0F45">
        <w:fldChar w:fldCharType="begin" w:fldLock="1"/>
      </w:r>
      <w:r w:rsidR="006E0F45">
        <w:instrText>ADDIN CSL_CITATION {"citationItems":[{"id":"ITEM-1","itemData":{"DOI":"https://doi.org/10.29303/jipp.v7i3c.872","author":[{"dropping-particle":"","family":"Purnama","given":"Ika","non-dropping-particle":"","parse-names":false,"suffix":""}],"container-title":"Jurnal Ilmiah Profesi Pendidikan","id":"ITEM-1","issued":{"date-parts":[["2022"]]},"page":"1951 – 1958","title":"Implementasi Gerakan Literasi Sekolah dalam Membentuk Karakter Gemar Membaca Siswa di SDN 5 Masbagik Selatan","type":"article-journal","volume":"7"},"uris":["http://www.mendeley.com/documents/?uuid=92966953-e474-4f7f-9922-7ca3248954dd"]}],"mendeley":{"formattedCitation":"(Purnama, 2022)","plainTextFormattedCitation":"(Purnama, 2022)","previouslyFormattedCitation":"(Purnama, 2022)"},"properties":{"noteIndex":0},"schema":"https://github.com/citation-style-language/schema/raw/master/csl-citation.json"}</w:instrText>
      </w:r>
      <w:r w:rsidR="006E0F45">
        <w:fldChar w:fldCharType="separate"/>
      </w:r>
      <w:r w:rsidR="006E0F45" w:rsidRPr="006E0F45">
        <w:rPr>
          <w:noProof/>
        </w:rPr>
        <w:t>(Purnama, 2022)</w:t>
      </w:r>
      <w:r w:rsidR="006E0F45">
        <w:fldChar w:fldCharType="end"/>
      </w:r>
      <w:r w:rsidR="00166D4B">
        <w:t>;</w:t>
      </w:r>
      <w:r w:rsidR="00166D4B" w:rsidRPr="006C550B">
        <w:t xml:space="preserve"> </w:t>
      </w:r>
      <w:r w:rsidR="007C6588">
        <w:t xml:space="preserve">Implementasi dan Problematika Gerakan Literasi di SD Negeri 2 Palangka </w:t>
      </w:r>
      <w:r w:rsidR="007C6588">
        <w:fldChar w:fldCharType="begin" w:fldLock="1"/>
      </w:r>
      <w:r w:rsidR="003D22B3">
        <w:instrText>ADDIN CSL_CITATION {"citationItems":[{"id":"ITEM-1","itemData":{"author":[{"dropping-particle":"","family":"Romadhona","given":"Diana Putri Wahyu","non-dropping-particle":"","parse-names":false,"suffix":""}],"container-title":"Journal of Student Research (JSR","id":"ITEM-1","issued":{"date-parts":[["2023"]]},"page":"114-128","title":"Implementasi dan Problematika Gerakan Literasi di SD Negeri 2 Palangka","type":"article-journal","volume":"1"},"uris":["http://www.mendeley.com/documents/?uuid=03bd18d0-d572-40b3-9e95-6b8ae06d48e6"]}],"mendeley":{"formattedCitation":"(Romadhona, 2023)","plainTextFormattedCitation":"(Romadhona, 2023)","previouslyFormattedCitation":"(Romadhona, 2023)"},"properties":{"noteIndex":0},"schema":"https://github.com/citation-style-language/schema/raw/master/csl-citation.json"}</w:instrText>
      </w:r>
      <w:r w:rsidR="007C6588">
        <w:fldChar w:fldCharType="separate"/>
      </w:r>
      <w:r w:rsidR="007C6588" w:rsidRPr="007C6588">
        <w:rPr>
          <w:noProof/>
        </w:rPr>
        <w:t>(Romadhona, 2023)</w:t>
      </w:r>
      <w:r w:rsidR="007C6588">
        <w:fldChar w:fldCharType="end"/>
      </w:r>
      <w:r w:rsidR="00166D4B">
        <w:t xml:space="preserve">; </w:t>
      </w:r>
      <w:r w:rsidR="00166D4B" w:rsidRPr="00166D4B">
        <w:t>Imple</w:t>
      </w:r>
      <w:r w:rsidR="00166D4B" w:rsidRPr="00166D4B">
        <w:rPr>
          <w:rFonts w:ascii="Microsoft Himalaya" w:hAnsi="Microsoft Himalaya"/>
          <w:color w:val="000000" w:themeColor="text1"/>
          <w:spacing w:val="-20"/>
          <w:w w:val="1"/>
          <w:sz w:val="5"/>
        </w:rPr>
        <w:t>ii</w:t>
      </w:r>
      <w:r w:rsidR="00166D4B" w:rsidRPr="00166D4B">
        <w:t>me</w:t>
      </w:r>
      <w:r w:rsidR="00166D4B" w:rsidRPr="00166D4B">
        <w:rPr>
          <w:rFonts w:ascii="Microsoft Himalaya" w:hAnsi="Microsoft Himalaya"/>
          <w:color w:val="000000" w:themeColor="text1"/>
          <w:spacing w:val="-20"/>
          <w:w w:val="1"/>
          <w:sz w:val="5"/>
        </w:rPr>
        <w:t>ii</w:t>
      </w:r>
      <w:r w:rsidR="00166D4B" w:rsidRPr="00166D4B">
        <w:t>ntasi Program Lite</w:t>
      </w:r>
      <w:r w:rsidR="00166D4B" w:rsidRPr="00166D4B">
        <w:rPr>
          <w:rFonts w:ascii="Microsoft Himalaya" w:hAnsi="Microsoft Himalaya"/>
          <w:color w:val="000000" w:themeColor="text1"/>
          <w:spacing w:val="-20"/>
          <w:w w:val="1"/>
          <w:sz w:val="5"/>
        </w:rPr>
        <w:t>ii</w:t>
      </w:r>
      <w:r w:rsidR="00166D4B" w:rsidRPr="00166D4B">
        <w:t>rasi Dalam Me</w:t>
      </w:r>
      <w:r w:rsidR="00166D4B" w:rsidRPr="00166D4B">
        <w:rPr>
          <w:rFonts w:ascii="Microsoft Himalaya" w:hAnsi="Microsoft Himalaya"/>
          <w:color w:val="000000" w:themeColor="text1"/>
          <w:spacing w:val="-20"/>
          <w:w w:val="1"/>
          <w:sz w:val="5"/>
        </w:rPr>
        <w:t>ii</w:t>
      </w:r>
      <w:r w:rsidR="00166D4B" w:rsidRPr="00166D4B">
        <w:t>ningkatkan Minat Baca, Ke</w:t>
      </w:r>
      <w:r w:rsidR="00166D4B" w:rsidRPr="00166D4B">
        <w:rPr>
          <w:rFonts w:ascii="Microsoft Himalaya" w:hAnsi="Microsoft Himalaya"/>
          <w:color w:val="000000" w:themeColor="text1"/>
          <w:spacing w:val="-20"/>
          <w:w w:val="1"/>
          <w:sz w:val="5"/>
        </w:rPr>
        <w:t>ii</w:t>
      </w:r>
      <w:r w:rsidR="00166D4B" w:rsidRPr="00166D4B">
        <w:t>m</w:t>
      </w:r>
      <w:r w:rsidR="00037CA0">
        <w:t>a</w:t>
      </w:r>
      <w:r w:rsidR="00166D4B" w:rsidRPr="00166D4B">
        <w:t>mpuan Be</w:t>
      </w:r>
      <w:r w:rsidR="00166D4B" w:rsidRPr="00166D4B">
        <w:rPr>
          <w:rFonts w:ascii="Microsoft Himalaya" w:hAnsi="Microsoft Himalaya"/>
          <w:color w:val="000000" w:themeColor="text1"/>
          <w:spacing w:val="-20"/>
          <w:w w:val="1"/>
          <w:sz w:val="5"/>
        </w:rPr>
        <w:t>ii</w:t>
      </w:r>
      <w:r w:rsidR="00166D4B" w:rsidRPr="00166D4B">
        <w:t>rfikir Kritis, Dan Pe</w:t>
      </w:r>
      <w:r w:rsidR="00166D4B" w:rsidRPr="00166D4B">
        <w:rPr>
          <w:rFonts w:ascii="Microsoft Himalaya" w:hAnsi="Microsoft Himalaya"/>
          <w:color w:val="000000" w:themeColor="text1"/>
          <w:spacing w:val="-20"/>
          <w:w w:val="1"/>
          <w:sz w:val="5"/>
        </w:rPr>
        <w:t>ii</w:t>
      </w:r>
      <w:r w:rsidR="00166D4B" w:rsidRPr="00166D4B">
        <w:t>mbe</w:t>
      </w:r>
      <w:r w:rsidR="00166D4B" w:rsidRPr="00166D4B">
        <w:rPr>
          <w:rFonts w:ascii="Microsoft Himalaya" w:hAnsi="Microsoft Himalaya"/>
          <w:color w:val="000000" w:themeColor="text1"/>
          <w:spacing w:val="-20"/>
          <w:w w:val="1"/>
          <w:sz w:val="5"/>
        </w:rPr>
        <w:t>ii</w:t>
      </w:r>
      <w:r w:rsidR="00166D4B" w:rsidRPr="00166D4B">
        <w:t>ntukan Karakte</w:t>
      </w:r>
      <w:r w:rsidR="00166D4B" w:rsidRPr="00166D4B">
        <w:rPr>
          <w:rFonts w:ascii="Microsoft Himalaya" w:hAnsi="Microsoft Himalaya"/>
          <w:color w:val="000000" w:themeColor="text1"/>
          <w:spacing w:val="-20"/>
          <w:w w:val="1"/>
          <w:sz w:val="5"/>
        </w:rPr>
        <w:t>ii</w:t>
      </w:r>
      <w:r w:rsidR="00166D4B" w:rsidRPr="00166D4B">
        <w:t>r Siswa Ke</w:t>
      </w:r>
      <w:r w:rsidR="00166D4B" w:rsidRPr="00166D4B">
        <w:rPr>
          <w:rFonts w:ascii="Microsoft Himalaya" w:hAnsi="Microsoft Himalaya"/>
          <w:color w:val="000000" w:themeColor="text1"/>
          <w:spacing w:val="-20"/>
          <w:w w:val="1"/>
          <w:sz w:val="5"/>
        </w:rPr>
        <w:t>ii</w:t>
      </w:r>
      <w:r w:rsidR="00166D4B" w:rsidRPr="00166D4B">
        <w:t>las III SD Ne</w:t>
      </w:r>
      <w:r w:rsidR="00166D4B" w:rsidRPr="00166D4B">
        <w:rPr>
          <w:rFonts w:ascii="Microsoft Himalaya" w:hAnsi="Microsoft Himalaya"/>
          <w:color w:val="000000" w:themeColor="text1"/>
          <w:spacing w:val="-20"/>
          <w:w w:val="1"/>
          <w:sz w:val="5"/>
        </w:rPr>
        <w:t>ii</w:t>
      </w:r>
      <w:r w:rsidR="00166D4B" w:rsidRPr="00166D4B">
        <w:t>ge</w:t>
      </w:r>
      <w:r w:rsidR="00166D4B" w:rsidRPr="00166D4B">
        <w:rPr>
          <w:rFonts w:ascii="Microsoft Himalaya" w:hAnsi="Microsoft Himalaya"/>
          <w:color w:val="000000" w:themeColor="text1"/>
          <w:spacing w:val="-20"/>
          <w:w w:val="1"/>
          <w:sz w:val="5"/>
        </w:rPr>
        <w:t>ii</w:t>
      </w:r>
      <w:r w:rsidR="00166D4B" w:rsidRPr="00166D4B">
        <w:t>ri Donoharjo Ngaglik Sle</w:t>
      </w:r>
      <w:r w:rsidR="00166D4B" w:rsidRPr="00166D4B">
        <w:rPr>
          <w:rFonts w:ascii="Microsoft Himalaya" w:hAnsi="Microsoft Himalaya"/>
          <w:color w:val="000000" w:themeColor="text1"/>
          <w:spacing w:val="-20"/>
          <w:w w:val="1"/>
          <w:sz w:val="5"/>
        </w:rPr>
        <w:t>ii</w:t>
      </w:r>
      <w:r w:rsidR="00166D4B">
        <w:t>man</w:t>
      </w:r>
      <w:r w:rsidR="006E0F45">
        <w:t xml:space="preserve"> </w:t>
      </w:r>
      <w:r w:rsidR="006E0F45">
        <w:fldChar w:fldCharType="begin" w:fldLock="1"/>
      </w:r>
      <w:r w:rsidR="007C6588">
        <w:instrText>ADDIN CSL_CITATION {"citationItems":[{"id":"ITEM-1","itemData":{"DOI":"https://jbasic.org/index.php/basicedu","author":[{"dropping-particle":"","family":"Shabrina","given":"Livia Mutiara","non-dropping-particle":"","parse-names":false,"suffix":""}],"container-title":"Jurnal Basicedu","id":"ITEM-1","issued":{"date-parts":[["2022"]]},"page":"916-924","title":"Kegiatan Kampus Mengajar dalam Meningkatkan Keterampilan Literasi dan Numerasi Siswa Sekolah Dasar","type":"article-journal","volume":"6"},"uris":["http://www.mendeley.com/documents/?uuid=2c89d0bd-c277-49ec-acd4-6a067e5edf84"]}],"mendeley":{"formattedCitation":"(Shabrina, 2022)","plainTextFormattedCitation":"(Shabrina, 2022)","previouslyFormattedCitation":"(Shabrina, 2022)"},"properties":{"noteIndex":0},"schema":"https://github.com/citation-style-language/schema/raw/master/csl-citation.json"}</w:instrText>
      </w:r>
      <w:r w:rsidR="006E0F45">
        <w:fldChar w:fldCharType="separate"/>
      </w:r>
      <w:r w:rsidR="006E0F45" w:rsidRPr="006E0F45">
        <w:rPr>
          <w:noProof/>
        </w:rPr>
        <w:t>(Shabrina, 2022)</w:t>
      </w:r>
      <w:r w:rsidR="006E0F45">
        <w:fldChar w:fldCharType="end"/>
      </w:r>
      <w:r w:rsidR="00557D60">
        <w:t>.</w:t>
      </w:r>
      <w:r w:rsidR="007E4A89">
        <w:t xml:space="preserve"> Jadi, belum ada penelitian sebelumnya yang secara khusus mengkaji tentang program literasi dalam meningkatkan motivasi belajar siswa di sekolah dasar</w:t>
      </w:r>
      <w:r w:rsidR="00B72911">
        <w:t>.</w:t>
      </w:r>
      <w:r w:rsidR="00225F8E">
        <w:t xml:space="preserve"> </w:t>
      </w:r>
      <w:r w:rsidR="00B72911">
        <w:t xml:space="preserve"> P</w:t>
      </w:r>
      <w:r w:rsidR="007E4A89">
        <w:t>rogram literasi yang</w:t>
      </w:r>
      <w:r w:rsidR="00557D60">
        <w:t xml:space="preserve"> diterapkan oleh guru dalam meningkatkan motivasi belajar siswa, tidak hanya membahas tentang</w:t>
      </w:r>
      <w:r w:rsidR="007E4A89">
        <w:t xml:space="preserve"> membaca dan menulis saja, akan tetapi </w:t>
      </w:r>
      <w:r w:rsidR="00557D60">
        <w:t xml:space="preserve">siswa juga </w:t>
      </w:r>
      <w:r w:rsidR="007E4A89">
        <w:t>belajar tentang, menganalisis</w:t>
      </w:r>
      <w:r w:rsidR="00557D60">
        <w:t xml:space="preserve"> sebuah cerita, berfikir kritis</w:t>
      </w:r>
      <w:r w:rsidR="007E4A89">
        <w:t xml:space="preserve"> dan belajar berbicara didepan orang banyak</w:t>
      </w:r>
      <w:r w:rsidR="00557D60">
        <w:t>.</w:t>
      </w:r>
      <w:r w:rsidR="00D97FA3">
        <w:t xml:space="preserve"> </w:t>
      </w:r>
      <w:r w:rsidR="00831266">
        <w:t>Penerapan p</w:t>
      </w:r>
      <w:r w:rsidR="00D97FA3">
        <w:t>rogram literasi</w:t>
      </w:r>
      <w:r w:rsidR="00831266">
        <w:t xml:space="preserve"> di sekolah</w:t>
      </w:r>
      <w:r w:rsidR="00D97FA3">
        <w:t xml:space="preserve"> sangat dibutuhkan oleh siswa </w:t>
      </w:r>
      <w:r w:rsidR="00A84510">
        <w:t xml:space="preserve">di tiap-tiap sekolah supaya siswa lebih termotivasi </w:t>
      </w:r>
      <w:r w:rsidR="00831266">
        <w:t>dalam</w:t>
      </w:r>
      <w:r w:rsidR="00A84510">
        <w:t xml:space="preserve"> </w:t>
      </w:r>
      <w:r w:rsidR="00831266">
        <w:t>meningkatkan</w:t>
      </w:r>
      <w:r w:rsidR="00A84510">
        <w:t xml:space="preserve"> semangat belajar siswa</w:t>
      </w:r>
      <w:r w:rsidR="00831266">
        <w:t>.</w:t>
      </w:r>
      <w:r w:rsidR="00557D60">
        <w:t xml:space="preserve"> </w:t>
      </w:r>
    </w:p>
    <w:p w14:paraId="61A87F57" w14:textId="4013AFCA" w:rsidR="009451A0" w:rsidRPr="009451A0" w:rsidRDefault="007E4A89" w:rsidP="00C5402D">
      <w:pPr>
        <w:autoSpaceDE w:val="0"/>
        <w:autoSpaceDN w:val="0"/>
        <w:adjustRightInd w:val="0"/>
        <w:spacing w:line="276" w:lineRule="auto"/>
        <w:ind w:firstLine="502"/>
        <w:jc w:val="both"/>
      </w:pPr>
      <w:r>
        <w:t xml:space="preserve">Berdasarkan permasalahan yang telah dipaparkan dan posisi penelitian ini di tengah penelitian sebelumnya, menarik untuk mengkaji </w:t>
      </w:r>
      <w:r w:rsidR="009451A0">
        <w:t xml:space="preserve">implementasi </w:t>
      </w:r>
      <w:r>
        <w:t xml:space="preserve">program </w:t>
      </w:r>
      <w:r w:rsidR="009451A0">
        <w:t xml:space="preserve">literasi </w:t>
      </w:r>
      <w:r>
        <w:t>dalam</w:t>
      </w:r>
      <w:r w:rsidR="009451A0">
        <w:t xml:space="preserve"> meningkatkan motivasi belajar siswa</w:t>
      </w:r>
      <w:r>
        <w:t xml:space="preserve"> </w:t>
      </w:r>
      <w:r w:rsidR="009451A0">
        <w:t xml:space="preserve">di UPT SPF SD Negeri Butung II Kota Makassaar. </w:t>
      </w:r>
      <w:r>
        <w:t xml:space="preserve"> Penelitian ini penting dilakukan karena tidak hanya mendeskripsikan</w:t>
      </w:r>
      <w:r w:rsidR="009451A0">
        <w:t xml:space="preserve"> program literasi</w:t>
      </w:r>
      <w:r>
        <w:t xml:space="preserve"> melainkan juga</w:t>
      </w:r>
      <w:r w:rsidR="009451A0">
        <w:t xml:space="preserve"> bagaimana penerapan program literasi dalam meningkatkan motivasi belajar siswa dan apa saja yang menjadi faktor pendukung dan faktor penghambat dalam pelaksanaan program literasi dalam meningkatkan motivasi belajar siswa di UPT SPF SD Negeri Butung II Kota Makassar.</w:t>
      </w:r>
      <w:r>
        <w:t xml:space="preserve"> </w:t>
      </w:r>
    </w:p>
    <w:p w14:paraId="2AA400F2" w14:textId="3CBD957C" w:rsidR="00B77E5B" w:rsidRPr="00B77E5B" w:rsidRDefault="00244C45" w:rsidP="00CC375C">
      <w:pPr>
        <w:tabs>
          <w:tab w:val="left" w:pos="340"/>
        </w:tabs>
        <w:spacing w:line="276" w:lineRule="auto"/>
        <w:rPr>
          <w:b/>
          <w:caps/>
        </w:rPr>
      </w:pPr>
      <w:r>
        <w:rPr>
          <w:b/>
          <w:caps/>
        </w:rPr>
        <w:t>METOD</w:t>
      </w:r>
      <w:r w:rsidR="00DB078C">
        <w:rPr>
          <w:b/>
          <w:caps/>
        </w:rPr>
        <w:t>E</w:t>
      </w:r>
    </w:p>
    <w:p w14:paraId="70C51C7A" w14:textId="77777777" w:rsidR="00B77E5B" w:rsidRPr="00B77E5B" w:rsidRDefault="00B77E5B" w:rsidP="00CC375C">
      <w:pPr>
        <w:tabs>
          <w:tab w:val="left" w:pos="1080"/>
        </w:tabs>
        <w:spacing w:line="276" w:lineRule="auto"/>
        <w:jc w:val="both"/>
        <w:rPr>
          <w:b/>
        </w:rPr>
      </w:pPr>
      <w:r>
        <w:rPr>
          <w:b/>
        </w:rPr>
        <w:t>Jenis dan Pendekatan Penelitian</w:t>
      </w:r>
      <w:r w:rsidR="003D440D">
        <w:tab/>
      </w:r>
    </w:p>
    <w:p w14:paraId="2C957604" w14:textId="2FF4AA78" w:rsidR="001862C2" w:rsidRPr="00B77E5B" w:rsidRDefault="001862C2" w:rsidP="00742C80">
      <w:pPr>
        <w:tabs>
          <w:tab w:val="left" w:pos="1080"/>
        </w:tabs>
        <w:spacing w:line="276" w:lineRule="auto"/>
        <w:jc w:val="both"/>
      </w:pPr>
      <w:r>
        <w:tab/>
        <w:t>Metode yang digunakan dalam</w:t>
      </w:r>
      <w:r w:rsidR="00742C80">
        <w:t xml:space="preserve"> p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ini</w:t>
      </w:r>
      <w:r>
        <w:t xml:space="preserve"> adalah metode kualitatif jenis </w:t>
      </w:r>
      <w:r w:rsidR="00742C80" w:rsidRPr="006C550B">
        <w:t>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t>skriptif</w:t>
      </w:r>
      <w:r w:rsidR="00742C80" w:rsidRPr="006C550B">
        <w:t>.</w:t>
      </w:r>
      <w:r w:rsidR="009C7666">
        <w:t xml:space="preserve"> </w:t>
      </w:r>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kualitatif adalah</w:t>
      </w:r>
      <w:r>
        <w:t xml:space="preserve"> penelitian yang bersifat kualitatif dan banyak menggunakan analisis </w:t>
      </w:r>
      <w:r w:rsidR="00034771">
        <w:fldChar w:fldCharType="begin" w:fldLock="1"/>
      </w:r>
      <w:r w:rsidR="005A6D9A">
        <w:instrText>ADDIN CSL_CITATION {"citationItems":[{"id":"ITEM-1","itemData":{"author":[{"dropping-particle":"","family":"Rahmawati","given":"Yeni","non-dropping-particle":"","parse-names":false,"suffix":""}],"id":"ITEM-1","issued":{"date-parts":[["2023"]]},"page":"99 – 109","title":"ANALISIS KESALAHAN POLA KALIMAT PADA PEMBELAJARAN DARING DI SD MUHAMMADIYAH SURONATAN YOGYAKARTA","type":"article-journal","volume":"10"},"uris":["http://www.mendeley.com/documents/?uuid=ca831fda-ac87-45e0-8ffb-964ce8fe1b65"]}],"mendeley":{"formattedCitation":"(Rahmawati, 2023)","plainTextFormattedCitation":"(Rahmawati, 2023)","previouslyFormattedCitation":"(Rahmawati, 2023)"},"properties":{"noteIndex":0},"schema":"https://github.com/citation-style-language/schema/raw/master/csl-citation.json"}</w:instrText>
      </w:r>
      <w:r w:rsidR="00034771">
        <w:fldChar w:fldCharType="separate"/>
      </w:r>
      <w:r w:rsidR="00034771" w:rsidRPr="00034771">
        <w:rPr>
          <w:noProof/>
        </w:rPr>
        <w:t>(Rahmawati, 2023)</w:t>
      </w:r>
      <w:r w:rsidR="00034771">
        <w:fldChar w:fldCharType="end"/>
      </w:r>
      <w:r>
        <w:t>.</w:t>
      </w:r>
      <w:r w:rsidR="00742C80">
        <w:t xml:space="preserve"> </w:t>
      </w:r>
      <w:r w:rsidR="00742C80" w:rsidRPr="008D48B9">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an yang akan dilakukan in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tujuan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ahui bagaimana imp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tasi program li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rasi di </w:t>
      </w:r>
      <w:r w:rsidR="00742C80">
        <w:t>UPT SPF SD N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g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i Butung II</w:t>
      </w:r>
      <w:r w:rsidR="00742C80" w:rsidRPr="008D48B9">
        <w:t xml:space="preserve"> dijalankan, dan bagaiamana program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implikasi pada k</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ampuan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mbaca, k</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ampilan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pikir kritis, dan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uatan karak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 siswa.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ain itu juga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 ingin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analisa apa saja faktor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dukung dan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hambat dar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jalanya program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gan tujuan t</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but,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o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litian 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skriptif kualitatif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njadi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tod</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 xml:space="preserve"> yang paling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suai untuk di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8D48B9">
        <w:t>rgunakan.</w:t>
      </w:r>
    </w:p>
    <w:p w14:paraId="634A24CB" w14:textId="77777777" w:rsidR="00572AD1" w:rsidRPr="00B77E5B" w:rsidRDefault="00B77E5B" w:rsidP="00CC375C">
      <w:pPr>
        <w:tabs>
          <w:tab w:val="left" w:pos="1080"/>
        </w:tabs>
        <w:spacing w:line="276" w:lineRule="auto"/>
        <w:jc w:val="both"/>
        <w:rPr>
          <w:b/>
        </w:rPr>
      </w:pPr>
      <w:r>
        <w:rPr>
          <w:b/>
        </w:rPr>
        <w:t>Sumber Data</w:t>
      </w:r>
    </w:p>
    <w:p w14:paraId="2E725CE2" w14:textId="7BEB57C2" w:rsidR="00572AD1" w:rsidRPr="00572AD1" w:rsidRDefault="00B77E5B" w:rsidP="00CC375C">
      <w:pPr>
        <w:tabs>
          <w:tab w:val="left" w:pos="1080"/>
        </w:tabs>
        <w:spacing w:line="276" w:lineRule="auto"/>
        <w:jc w:val="both"/>
      </w:pPr>
      <w:r>
        <w:tab/>
      </w:r>
      <w:r w:rsidR="00742C80" w:rsidRPr="006C550B">
        <w:t>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dalam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an ini adalah 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upakan</w:t>
      </w:r>
      <w:r w:rsidR="00B772CE">
        <w:t xml:space="preserve"> data yang di</w:t>
      </w:r>
      <w:r w:rsidR="00742C80" w:rsidRPr="006C550B">
        <w:t>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6C550B">
        <w:t>h</w:t>
      </w:r>
      <w:r w:rsidR="00B772CE">
        <w:t xml:space="preserve"> dari sumber informan dikumpulkan secara langsung dari sumbernya oleh</w:t>
      </w:r>
      <w:r w:rsidR="00742C80" w:rsidRPr="006C550B">
        <w:t xml:space="preserve">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liti </w:t>
      </w:r>
      <w:r w:rsidR="00B772CE">
        <w:t xml:space="preserve">itu sendiri </w:t>
      </w:r>
      <w:r w:rsidR="005A6D9A">
        <w:fldChar w:fldCharType="begin" w:fldLock="1"/>
      </w:r>
      <w:r w:rsidR="003E055E">
        <w:instrText>ADDIN CSL_CITATION {"citationItems":[{"id":"ITEM-1","itemData":{"author":[{"dropping-particle":"","family":"Laia","given":"Yaredi","non-dropping-particle":"","parse-names":false,"suffix":""}],"container-title":"Jurnal Bimbingan dan Konseling","id":"ITEM-1","issued":{"date-parts":[["2022"]]},"page":"1-13","title":"BIMBINGAN KONSELING DALAM MENINGKATKAN KEMANDIRIAN BELAJAR SISWA DI SMA NEGERI 3 SUSUA TAHUN PELAJARAN 2021/2022","type":"article-journal","volume":"2"},"uris":["http://www.mendeley.com/documents/?uuid=02749d90-645c-4ec1-9a52-22ed1743a91f"]}],"mendeley":{"formattedCitation":"(Laia, 2022)","plainTextFormattedCitation":"(Laia, 2022)","previouslyFormattedCitation":"(Laia, 2022)"},"properties":{"noteIndex":0},"schema":"https://github.com/citation-style-language/schema/raw/master/csl-citation.json"}</w:instrText>
      </w:r>
      <w:r w:rsidR="005A6D9A">
        <w:fldChar w:fldCharType="separate"/>
      </w:r>
      <w:r w:rsidR="005A6D9A" w:rsidRPr="005A6D9A">
        <w:rPr>
          <w:noProof/>
        </w:rPr>
        <w:t>(Laia, 2022)</w:t>
      </w:r>
      <w:r w:rsidR="005A6D9A">
        <w:fldChar w:fldCharType="end"/>
      </w:r>
      <w:r w:rsidR="00742C80" w:rsidRPr="006C550B">
        <w:t>.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m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ol</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h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iti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lu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umpulkannya s</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cara langsung. Sum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ta pri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 dalam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litian ini adalah </w:t>
      </w:r>
      <w:r w:rsidR="00742C80">
        <w:t>p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s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ta didik di</w:t>
      </w:r>
      <w:r w:rsidR="00742C80" w:rsidRPr="006C550B">
        <w:t xml:space="preserve"> UPT SPF SD 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 Butung II. Hal ini dilakukan untuk m</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 xml:space="preserve">tahui </w:t>
      </w:r>
      <w:r w:rsidR="00742C80" w:rsidRPr="006C550B">
        <w:lastRenderedPageBreak/>
        <w:t>bagaimana p</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ningkatan motivasi b</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lajar siswa</w:t>
      </w:r>
      <w:r w:rsidR="00742C80">
        <w:t>/siswi yang b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t>rada di</w:t>
      </w:r>
      <w:r w:rsidR="00742C80" w:rsidRPr="006C550B">
        <w:t xml:space="preserve"> UPT SPF SD N</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g</w:t>
      </w:r>
      <w:r w:rsidR="00742C80">
        <w:t>e</w:t>
      </w:r>
      <w:r w:rsidR="00742C80" w:rsidRPr="009A4DAC">
        <w:rPr>
          <w:rFonts w:ascii="Microsoft Himalaya" w:hAnsi="Microsoft Himalaya"/>
          <w:color w:val="000000" w:themeColor="text1"/>
          <w:spacing w:val="-20"/>
          <w:w w:val="1"/>
          <w:sz w:val="5"/>
        </w:rPr>
        <w:t>i</w:t>
      </w:r>
      <w:r w:rsidR="00742C80" w:rsidRPr="000D098C">
        <w:rPr>
          <w:rFonts w:ascii="Microsoft Himalaya" w:hAnsi="Microsoft Himalaya"/>
          <w:color w:val="000000" w:themeColor="text1"/>
          <w:spacing w:val="-20"/>
          <w:w w:val="1"/>
          <w:sz w:val="5"/>
        </w:rPr>
        <w:t>i</w:t>
      </w:r>
      <w:r w:rsidR="00742C80" w:rsidRPr="006C550B">
        <w:t>ri Butung II.</w:t>
      </w:r>
      <w:r w:rsidR="00572AD1" w:rsidRPr="003D440D">
        <w:t xml:space="preserve"> </w:t>
      </w:r>
    </w:p>
    <w:p w14:paraId="74621B79" w14:textId="77777777" w:rsidR="00572AD1" w:rsidRPr="003E07CC" w:rsidRDefault="003E07CC" w:rsidP="00CC375C">
      <w:pPr>
        <w:tabs>
          <w:tab w:val="left" w:pos="540"/>
        </w:tabs>
        <w:spacing w:line="276" w:lineRule="auto"/>
        <w:jc w:val="both"/>
        <w:rPr>
          <w:b/>
        </w:rPr>
      </w:pPr>
      <w:r>
        <w:rPr>
          <w:b/>
        </w:rPr>
        <w:t>Teknik Pengumpulan Data</w:t>
      </w:r>
    </w:p>
    <w:p w14:paraId="72C4D4D5" w14:textId="7C71B7DF" w:rsidR="00572AD1" w:rsidRPr="00572AD1" w:rsidRDefault="003E07CC" w:rsidP="00CC375C">
      <w:pPr>
        <w:tabs>
          <w:tab w:val="left" w:pos="1080"/>
        </w:tabs>
        <w:spacing w:line="276" w:lineRule="auto"/>
        <w:jc w:val="both"/>
      </w:pPr>
      <w:r>
        <w:tab/>
      </w:r>
      <w:r w:rsidR="00572AD1" w:rsidRPr="00572AD1">
        <w:t>Te</w:t>
      </w:r>
      <w:r w:rsidR="00572AD1" w:rsidRPr="00572AD1">
        <w:rPr>
          <w:color w:val="000000" w:themeColor="text1"/>
          <w:spacing w:val="-20"/>
          <w:w w:val="1"/>
        </w:rPr>
        <w:t>ii</w:t>
      </w:r>
      <w:r w:rsidR="00572AD1" w:rsidRPr="00572AD1">
        <w:t>knik pe</w:t>
      </w:r>
      <w:r w:rsidR="00572AD1" w:rsidRPr="00572AD1">
        <w:rPr>
          <w:color w:val="000000" w:themeColor="text1"/>
          <w:spacing w:val="-20"/>
          <w:w w:val="1"/>
        </w:rPr>
        <w:t>ii</w:t>
      </w:r>
      <w:r w:rsidR="00572AD1" w:rsidRPr="00572AD1">
        <w:t>ngumpulan data me</w:t>
      </w:r>
      <w:r w:rsidR="00572AD1" w:rsidRPr="00572AD1">
        <w:rPr>
          <w:color w:val="000000" w:themeColor="text1"/>
          <w:spacing w:val="-20"/>
          <w:w w:val="1"/>
        </w:rPr>
        <w:t>ii</w:t>
      </w:r>
      <w:r w:rsidR="00572AD1" w:rsidRPr="00572AD1">
        <w:t>rupakan</w:t>
      </w:r>
      <w:r w:rsidR="001833B3">
        <w:t xml:space="preserve"> suatu kegiatan yang digunakan peneliti guna mendapatkan data-data yang digunakan dalam penelitian </w:t>
      </w:r>
      <w:r w:rsidR="003E055E">
        <w:fldChar w:fldCharType="begin" w:fldLock="1"/>
      </w:r>
      <w:r w:rsidR="00F841B9">
        <w:instrText>ADDIN CSL_CITATION {"citationItems":[{"id":"ITEM-1","itemData":{"DOI":"https://jbasic.org/index.php/basicedu/index","author":[{"dropping-particle":"","family":"Putria","given":"Hilna","non-dropping-particle":"","parse-names":false,"suffix":""}],"container-title":"Jurnal Basicedu","id":"ITEM-1","issued":{"date-parts":[["2020"]]},"page":"861 - 872","title":"Analisis Proses Pembelajaran Dalam Jaringan (DARING) Masa Pandemi COVID-19 pada Guru Sekolah Dasar","type":"article-journal","volume":"4"},"uris":["http://www.mendeley.com/documents/?uuid=eecac34d-9ae2-405e-91d2-f2e892de05d9"]}],"mendeley":{"formattedCitation":"(Putria, 2020)","plainTextFormattedCitation":"(Putria, 2020)","previouslyFormattedCitation":"(Putria, 2020)"},"properties":{"noteIndex":0},"schema":"https://github.com/citation-style-language/schema/raw/master/csl-citation.json"}</w:instrText>
      </w:r>
      <w:r w:rsidR="003E055E">
        <w:fldChar w:fldCharType="separate"/>
      </w:r>
      <w:r w:rsidR="003E055E" w:rsidRPr="003E055E">
        <w:rPr>
          <w:noProof/>
        </w:rPr>
        <w:t>(Putria, 2020)</w:t>
      </w:r>
      <w:r w:rsidR="003E055E">
        <w:fldChar w:fldCharType="end"/>
      </w:r>
      <w:r w:rsidR="00572AD1" w:rsidRPr="00572AD1">
        <w:t xml:space="preserve">. </w:t>
      </w:r>
      <w:r w:rsidR="00F841B9">
        <w:t xml:space="preserve">Teknik pengumpulan data merupakan langkah atau cara mengumpulan data dengan tujuan mendapatkan data yang lebih valid </w:t>
      </w:r>
      <w:r w:rsidR="00F841B9">
        <w:fldChar w:fldCharType="begin" w:fldLock="1"/>
      </w:r>
      <w:r w:rsidR="00F841B9">
        <w:instrText>ADDIN CSL_CITATION {"citationItems":[{"id":"ITEM-1","itemData":{"DOI":"http://journal.ipts.ac.id/index.php/MathEdu","author":[{"dropping-particle":"","family":"Hasibuan","given":"Larasanti","non-dropping-particle":"","parse-names":false,"suffix":""}],"container-title":"JURNAL MathEdu (Mathematic Education Journal)","id":"ITEM-1","issued":{"date-parts":[["2022"]]},"page":"48-52","title":"ANALISIS KEMAMPUAN BERPIKIR KRITIS DI TINJAU DARI MINAT BELAJAR MATEMATIKA SISWA SELAMA PANDEMI","type":"article-journal","volume":"5"},"uris":["http://www.mendeley.com/documents/?uuid=e2410f87-da6e-459c-92b4-7926b8f55aae"]}],"mendeley":{"formattedCitation":"(Hasibuan, 2022)","plainTextFormattedCitation":"(Hasibuan, 2022)","previouslyFormattedCitation":"(Hasibuan, 2022)"},"properties":{"noteIndex":0},"schema":"https://github.com/citation-style-language/schema/raw/master/csl-citation.json"}</w:instrText>
      </w:r>
      <w:r w:rsidR="00F841B9">
        <w:fldChar w:fldCharType="separate"/>
      </w:r>
      <w:r w:rsidR="00F841B9" w:rsidRPr="00F841B9">
        <w:rPr>
          <w:noProof/>
        </w:rPr>
        <w:t>(Hasibuan, 2022)</w:t>
      </w:r>
      <w:r w:rsidR="00F841B9">
        <w:fldChar w:fldCharType="end"/>
      </w:r>
      <w:r w:rsidR="00F841B9">
        <w:t>.</w:t>
      </w:r>
      <w:r w:rsidR="00572AD1" w:rsidRPr="00572AD1">
        <w:t xml:space="preserve"> Adapun te</w:t>
      </w:r>
      <w:r w:rsidR="00572AD1" w:rsidRPr="00572AD1">
        <w:rPr>
          <w:color w:val="000000" w:themeColor="text1"/>
          <w:spacing w:val="-20"/>
          <w:w w:val="1"/>
        </w:rPr>
        <w:t>ii</w:t>
      </w:r>
      <w:r w:rsidR="00572AD1" w:rsidRPr="00572AD1">
        <w:t>knik pe</w:t>
      </w:r>
      <w:r w:rsidR="00572AD1" w:rsidRPr="00572AD1">
        <w:rPr>
          <w:color w:val="000000" w:themeColor="text1"/>
          <w:spacing w:val="-20"/>
          <w:w w:val="1"/>
        </w:rPr>
        <w:t>ii</w:t>
      </w:r>
      <w:r w:rsidR="00572AD1" w:rsidRPr="00572AD1">
        <w:t>ngumpulan data yang akan digunakan antara lain observasi, wawancara dan dokumentasi.</w:t>
      </w:r>
    </w:p>
    <w:p w14:paraId="0425F488" w14:textId="5D9C27E8" w:rsidR="00D83E07" w:rsidRPr="006C550B" w:rsidRDefault="00D83E07"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yang b</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ar akan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hasilkan data yang sangat k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ibilitas. Adapun 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knik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yang akan digunakan antara lain:</w:t>
      </w:r>
    </w:p>
    <w:p w14:paraId="3F22B057"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rvasi</w:t>
      </w:r>
    </w:p>
    <w:p w14:paraId="502F7B88" w14:textId="6292D394" w:rsidR="0036432D" w:rsidRDefault="00D83E07" w:rsidP="00CC375C">
      <w:pPr>
        <w:pStyle w:val="ListParagraph"/>
        <w:spacing w:after="0"/>
        <w:jc w:val="both"/>
        <w:rPr>
          <w:rFonts w:ascii="Times New Roman" w:hAnsi="Times New Roman"/>
          <w:sz w:val="24"/>
          <w:szCs w:val="24"/>
        </w:rPr>
      </w:pPr>
      <w:r w:rsidRPr="006C550B">
        <w:rPr>
          <w:rFonts w:ascii="Times New Roman" w:hAnsi="Times New Roman"/>
          <w:sz w:val="24"/>
          <w:szCs w:val="24"/>
        </w:rPr>
        <w:t>Ob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6C550B">
        <w:rPr>
          <w:rFonts w:ascii="Times New Roman" w:hAnsi="Times New Roman"/>
          <w:sz w:val="24"/>
          <w:szCs w:val="24"/>
        </w:rPr>
        <w:t xml:space="preserve">rvasi adalah </w:t>
      </w:r>
      <w:r w:rsidR="0036432D">
        <w:rPr>
          <w:rFonts w:ascii="Times New Roman" w:hAnsi="Times New Roman"/>
          <w:sz w:val="24"/>
          <w:szCs w:val="24"/>
        </w:rPr>
        <w:t>metode atau cara menganalisis dan mengadakan pencatatan secara sistematis mengenai tingkah laku dengan melihat atau mengamati individu atau kelompok secara langsung. Metode ini digunakan untuk melihat dan mengamati secara langsung keadaan dilapangan agar peneliti memperoleh gambaran yang luas tentang permasalahan yang diteliti</w:t>
      </w:r>
      <w:r w:rsidR="00F841B9">
        <w:rPr>
          <w:rFonts w:ascii="Times New Roman" w:hAnsi="Times New Roman"/>
          <w:sz w:val="24"/>
          <w:szCs w:val="24"/>
        </w:rPr>
        <w:t xml:space="preserve"> </w:t>
      </w:r>
      <w:r w:rsidR="00F841B9">
        <w:rPr>
          <w:rFonts w:ascii="Times New Roman" w:hAnsi="Times New Roman"/>
          <w:sz w:val="24"/>
          <w:szCs w:val="24"/>
        </w:rPr>
        <w:fldChar w:fldCharType="begin" w:fldLock="1"/>
      </w:r>
      <w:r w:rsidR="00F841B9">
        <w:rPr>
          <w:rFonts w:ascii="Times New Roman" w:hAnsi="Times New Roman"/>
          <w:sz w:val="24"/>
          <w:szCs w:val="24"/>
        </w:rPr>
        <w:instrText>ADDIN CSL_CITATION {"citationItems":[{"id":"ITEM-1","itemData":{"author":[{"dropping-particle":"","family":"Saleh","given":"M. Sahib","non-dropping-particle":"","parse-names":false,"suffix":""}],"container-title":"Jurnal Ilmiah Pendidikan Jasmani","id":"ITEM-1","issued":{"date-parts":[["2020"]]},"page":"55-62","title":"SURVEI MINAT BELAJAR SISWA DALAM MENGIKUTI PEMBELAJARAN PENDIDIKAN JASMANI DI SMPN 30 MAKASSAR","type":"article-journal","volume":"4"},"uris":["http://www.mendeley.com/documents/?uuid=93a2e4bf-a45b-45a7-b484-d225bc2a2ffa"]}],"mendeley":{"formattedCitation":"(Saleh, 2020)","plainTextFormattedCitation":"(Saleh, 2020)","previouslyFormattedCitation":"(Saleh, 2020)"},"properties":{"noteIndex":0},"schema":"https://github.com/citation-style-language/schema/raw/master/csl-citation.json"}</w:instrText>
      </w:r>
      <w:r w:rsidR="00F841B9">
        <w:rPr>
          <w:rFonts w:ascii="Times New Roman" w:hAnsi="Times New Roman"/>
          <w:sz w:val="24"/>
          <w:szCs w:val="24"/>
        </w:rPr>
        <w:fldChar w:fldCharType="separate"/>
      </w:r>
      <w:r w:rsidR="00F841B9" w:rsidRPr="00F841B9">
        <w:rPr>
          <w:rFonts w:ascii="Times New Roman" w:hAnsi="Times New Roman"/>
          <w:noProof/>
          <w:sz w:val="24"/>
          <w:szCs w:val="24"/>
        </w:rPr>
        <w:t>(Saleh, 2020)</w:t>
      </w:r>
      <w:r w:rsidR="00F841B9">
        <w:rPr>
          <w:rFonts w:ascii="Times New Roman" w:hAnsi="Times New Roman"/>
          <w:sz w:val="24"/>
          <w:szCs w:val="24"/>
        </w:rPr>
        <w:fldChar w:fldCharType="end"/>
      </w:r>
      <w:r w:rsidR="0036432D">
        <w:rPr>
          <w:rFonts w:ascii="Times New Roman" w:hAnsi="Times New Roman"/>
          <w:sz w:val="24"/>
          <w:szCs w:val="24"/>
        </w:rPr>
        <w:t>.</w:t>
      </w:r>
    </w:p>
    <w:p w14:paraId="49D968C9" w14:textId="77777777" w:rsidR="00D83E07" w:rsidRPr="006C550B" w:rsidRDefault="00D83E07" w:rsidP="00531B11">
      <w:pPr>
        <w:pStyle w:val="ListParagraph"/>
        <w:numPr>
          <w:ilvl w:val="0"/>
          <w:numId w:val="3"/>
        </w:numPr>
        <w:spacing w:after="0"/>
        <w:ind w:left="720"/>
        <w:jc w:val="both"/>
        <w:rPr>
          <w:rFonts w:ascii="Times New Roman" w:hAnsi="Times New Roman"/>
          <w:sz w:val="24"/>
          <w:szCs w:val="24"/>
        </w:rPr>
      </w:pPr>
      <w:r w:rsidRPr="006C550B">
        <w:rPr>
          <w:rFonts w:ascii="Times New Roman" w:hAnsi="Times New Roman"/>
          <w:sz w:val="24"/>
          <w:szCs w:val="24"/>
        </w:rPr>
        <w:t>Wawancara</w:t>
      </w:r>
    </w:p>
    <w:p w14:paraId="3495B0E6" w14:textId="77501EAC" w:rsidR="00D83E07" w:rsidRPr="006C550B" w:rsidRDefault="00875386" w:rsidP="00CC375C">
      <w:pPr>
        <w:pStyle w:val="NoSpacing"/>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Wawancara adalah kegiatan tanya jawab yang dilakukan oleh dua orang atau lebih untuk bertukar informasi, sehingga dapat dikontribusikan dalam sebuah makna </w:t>
      </w:r>
      <w:r w:rsidR="00C80422">
        <w:rPr>
          <w:rFonts w:ascii="Times New Roman" w:hAnsi="Times New Roman" w:cs="Times New Roman"/>
          <w:sz w:val="24"/>
          <w:szCs w:val="24"/>
        </w:rPr>
        <w:t>yang mengacu pada sebuah topic tertentu. Sedangkang menurut (Zuriah, 2009), wawancara merupakan alat pengumpulan informasi dengan cara mengajukan sejumlah pertanyaan untuk ditanyakan dan dijawab secara lisan</w:t>
      </w:r>
      <w:r w:rsidR="00F841B9">
        <w:rPr>
          <w:rFonts w:ascii="Times New Roman" w:hAnsi="Times New Roman" w:cs="Times New Roman"/>
          <w:sz w:val="24"/>
          <w:szCs w:val="24"/>
        </w:rPr>
        <w:t xml:space="preserve"> </w:t>
      </w:r>
      <w:r w:rsidR="00F841B9">
        <w:rPr>
          <w:rFonts w:ascii="Times New Roman" w:hAnsi="Times New Roman" w:cs="Times New Roman"/>
          <w:sz w:val="24"/>
          <w:szCs w:val="24"/>
        </w:rPr>
        <w:fldChar w:fldCharType="begin" w:fldLock="1"/>
      </w:r>
      <w:r w:rsidR="004750D2">
        <w:rPr>
          <w:rFonts w:ascii="Times New Roman" w:hAnsi="Times New Roman" w:cs="Times New Roman"/>
          <w:sz w:val="24"/>
          <w:szCs w:val="24"/>
        </w:rPr>
        <w:instrText>ADDIN CSL_CITATION {"citationItems":[{"id":"ITEM-1","itemData":{"ISBN":"978-623-99749-1-6","author":[{"dropping-particle":"","family":"Fiantika","given":"Feny Rita","non-dropping-particle":"","parse-names":false,"suffix":""}],"edition":"Yuliatri N","id":"ITEM-1","issued":{"date-parts":[["2022"]]},"publisher-place":"Padang Sumatera Barat","title":"METODOLOGI PENELITIAN KUALITATIF","type":"book"},"uris":["http://www.mendeley.com/documents/?uuid=b4716eff-48e6-4767-9da6-e7938fc6a94f"]}],"mendeley":{"formattedCitation":"(Fiantika, 2022)","plainTextFormattedCitation":"(Fiantika, 2022)","previouslyFormattedCitation":"(Fiantika, 2022)"},"properties":{"noteIndex":0},"schema":"https://github.com/citation-style-language/schema/raw/master/csl-citation.json"}</w:instrText>
      </w:r>
      <w:r w:rsidR="00F841B9">
        <w:rPr>
          <w:rFonts w:ascii="Times New Roman" w:hAnsi="Times New Roman" w:cs="Times New Roman"/>
          <w:sz w:val="24"/>
          <w:szCs w:val="24"/>
        </w:rPr>
        <w:fldChar w:fldCharType="separate"/>
      </w:r>
      <w:r w:rsidR="00F841B9" w:rsidRPr="00F841B9">
        <w:rPr>
          <w:rFonts w:ascii="Times New Roman" w:hAnsi="Times New Roman" w:cs="Times New Roman"/>
          <w:noProof/>
          <w:sz w:val="24"/>
          <w:szCs w:val="24"/>
        </w:rPr>
        <w:t>(Fiantika, 2022)</w:t>
      </w:r>
      <w:r w:rsidR="00F841B9">
        <w:rPr>
          <w:rFonts w:ascii="Times New Roman" w:hAnsi="Times New Roman" w:cs="Times New Roman"/>
          <w:sz w:val="24"/>
          <w:szCs w:val="24"/>
        </w:rPr>
        <w:fldChar w:fldCharType="end"/>
      </w:r>
      <w:r w:rsidR="00C80422">
        <w:rPr>
          <w:rFonts w:ascii="Times New Roman" w:hAnsi="Times New Roman" w:cs="Times New Roman"/>
          <w:sz w:val="24"/>
          <w:szCs w:val="24"/>
        </w:rPr>
        <w:t>.</w:t>
      </w:r>
      <w:r w:rsidR="00D83E07" w:rsidRPr="006C550B">
        <w:rPr>
          <w:rFonts w:ascii="Times New Roman" w:hAnsi="Times New Roman" w:cs="Times New Roman"/>
          <w:sz w:val="24"/>
          <w:szCs w:val="24"/>
        </w:rPr>
        <w:t xml:space="preserve"> </w:t>
      </w:r>
    </w:p>
    <w:p w14:paraId="6DB04523" w14:textId="77777777" w:rsidR="00D83E07" w:rsidRPr="006C550B" w:rsidRDefault="00D83E07" w:rsidP="00531B11">
      <w:pPr>
        <w:pStyle w:val="NoSpacing"/>
        <w:numPr>
          <w:ilvl w:val="0"/>
          <w:numId w:val="3"/>
        </w:numPr>
        <w:spacing w:line="276" w:lineRule="auto"/>
        <w:ind w:left="720"/>
        <w:jc w:val="both"/>
        <w:rPr>
          <w:rFonts w:ascii="Times New Roman" w:hAnsi="Times New Roman" w:cs="Times New Roman"/>
          <w:sz w:val="24"/>
          <w:szCs w:val="24"/>
        </w:rPr>
      </w:pPr>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p>
    <w:p w14:paraId="6FB175A9" w14:textId="5DC421BC" w:rsidR="00DB078C" w:rsidRPr="006C550B" w:rsidRDefault="00D83E07" w:rsidP="006906FF">
      <w:pPr>
        <w:pStyle w:val="NoSpacing"/>
        <w:spacing w:line="276" w:lineRule="auto"/>
        <w:ind w:left="720"/>
        <w:jc w:val="both"/>
        <w:rPr>
          <w:rFonts w:ascii="Times New Roman" w:hAnsi="Times New Roman" w:cs="Times New Roman"/>
          <w:sz w:val="24"/>
          <w:szCs w:val="24"/>
        </w:rPr>
      </w:pPr>
      <w:r w:rsidRPr="006C550B">
        <w:rPr>
          <w:rFonts w:ascii="Times New Roman" w:hAnsi="Times New Roman" w:cs="Times New Roman"/>
          <w:sz w:val="24"/>
          <w:szCs w:val="24"/>
        </w:rPr>
        <w:t>Doku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tasi</w:t>
      </w:r>
      <w:r w:rsidR="00F91366">
        <w:rPr>
          <w:rFonts w:ascii="Times New Roman" w:hAnsi="Times New Roman" w:cs="Times New Roman"/>
          <w:sz w:val="24"/>
          <w:szCs w:val="24"/>
        </w:rPr>
        <w:t xml:space="preserve"> merupakan catatan peristiwa yang sudah berlalu</w:t>
      </w:r>
      <w:r w:rsidRPr="006C550B">
        <w:rPr>
          <w:rFonts w:ascii="Times New Roman" w:hAnsi="Times New Roman" w:cs="Times New Roman"/>
          <w:sz w:val="24"/>
          <w:szCs w:val="24"/>
        </w:rPr>
        <w:t>.</w:t>
      </w:r>
      <w:r w:rsidR="00F91366">
        <w:rPr>
          <w:rFonts w:ascii="Times New Roman" w:hAnsi="Times New Roman" w:cs="Times New Roman"/>
          <w:sz w:val="24"/>
          <w:szCs w:val="24"/>
        </w:rPr>
        <w:t xml:space="preserve"> Dokumentasi biasa berbentuk tulisan, gambar, atau karya-karya monumental dari seseorang. Dokumentasi yang digunakan merupakan data pendukung terhadap hasil pengamatan dan wawancara berkaitan dengan bentuk pesan verbal dan non verbal dan juga hambatan-hambatan yang ditemui oleh peneliti </w:t>
      </w:r>
      <w:r w:rsidR="004750D2">
        <w:rPr>
          <w:rFonts w:ascii="Times New Roman" w:hAnsi="Times New Roman" w:cs="Times New Roman"/>
          <w:sz w:val="24"/>
          <w:szCs w:val="24"/>
        </w:rPr>
        <w:fldChar w:fldCharType="begin" w:fldLock="1"/>
      </w:r>
      <w:r w:rsidR="00333DBB">
        <w:rPr>
          <w:rFonts w:ascii="Times New Roman" w:hAnsi="Times New Roman" w:cs="Times New Roman"/>
          <w:sz w:val="24"/>
          <w:szCs w:val="24"/>
        </w:rPr>
        <w:instrText>ADDIN CSL_CITATION {"citationItems":[{"id":"ITEM-1","itemData":{"DOI":"https://ojs.fkip.umada.ac.id/index.php/pendekar","author":[{"dropping-particle":"","family":"Nuralan","given":"Sitti","non-dropping-particle":"","parse-names":false,"suffix":""}],"container-title":"JURNAL: Pengembangan Pendidikan dan Pembelajaran Sekolah Dasar","id":"ITEM-1","issued":{"date-parts":[["2022"]]},"page":"13-24","title":"Analisis Gaya Belajar Siswa Berprestasi di SD Negeri 5 Tolitoli","type":"article-journal","volume":"1"},"uris":["http://www.mendeley.com/documents/?uuid=956502dc-a421-4f31-b2b0-e80bd58d527e"]}],"mendeley":{"formattedCitation":"(Nuralan, 2022)","plainTextFormattedCitation":"(Nuralan, 2022)","previouslyFormattedCitation":"(Nuralan, 2022)"},"properties":{"noteIndex":0},"schema":"https://github.com/citation-style-language/schema/raw/master/csl-citation.json"}</w:instrText>
      </w:r>
      <w:r w:rsidR="004750D2">
        <w:rPr>
          <w:rFonts w:ascii="Times New Roman" w:hAnsi="Times New Roman" w:cs="Times New Roman"/>
          <w:sz w:val="24"/>
          <w:szCs w:val="24"/>
        </w:rPr>
        <w:fldChar w:fldCharType="separate"/>
      </w:r>
      <w:r w:rsidR="004750D2" w:rsidRPr="004750D2">
        <w:rPr>
          <w:rFonts w:ascii="Times New Roman" w:hAnsi="Times New Roman" w:cs="Times New Roman"/>
          <w:noProof/>
          <w:sz w:val="24"/>
          <w:szCs w:val="24"/>
        </w:rPr>
        <w:t>(Nuralan, 2022)</w:t>
      </w:r>
      <w:r w:rsidR="004750D2">
        <w:rPr>
          <w:rFonts w:ascii="Times New Roman" w:hAnsi="Times New Roman" w:cs="Times New Roman"/>
          <w:sz w:val="24"/>
          <w:szCs w:val="24"/>
        </w:rPr>
        <w:fldChar w:fldCharType="end"/>
      </w:r>
      <w:r w:rsidR="00F91366">
        <w:rPr>
          <w:rFonts w:ascii="Times New Roman" w:hAnsi="Times New Roman" w:cs="Times New Roman"/>
          <w:sz w:val="24"/>
          <w:szCs w:val="24"/>
        </w:rPr>
        <w:t>.</w:t>
      </w:r>
    </w:p>
    <w:p w14:paraId="629B24B5" w14:textId="43C44FCA" w:rsidR="00D83E07" w:rsidRDefault="006906FF" w:rsidP="00EF6CDD">
      <w:pPr>
        <w:tabs>
          <w:tab w:val="left" w:pos="540"/>
        </w:tabs>
        <w:spacing w:line="276" w:lineRule="auto"/>
        <w:jc w:val="both"/>
        <w:rPr>
          <w:b/>
        </w:rPr>
      </w:pPr>
      <w:r>
        <w:rPr>
          <w:b/>
        </w:rPr>
        <w:t>Teknik Analisis Data</w:t>
      </w:r>
    </w:p>
    <w:p w14:paraId="7CFD0300" w14:textId="6415C893" w:rsidR="004D02D4" w:rsidRDefault="00DB078C"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Data yang t</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h di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ol</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h diolah d</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 xml:space="preserve">ngan analisis kualitatif. </w:t>
      </w:r>
      <w:r w:rsidR="00333DBB" w:rsidRPr="00333DBB">
        <w:rPr>
          <w:rFonts w:ascii="Times New Roman" w:hAnsi="Times New Roman" w:cs="Times New Roman"/>
          <w:sz w:val="24"/>
          <w:szCs w:val="24"/>
        </w:rPr>
        <w:t>Aktivitas dalam analisis data yaitu: (1) reduksi data (data reduction), (2) penyajian data (display), (3) kesimpulan (conclutin drawing/verification)</w:t>
      </w:r>
      <w:r w:rsidR="00333DBB">
        <w:rPr>
          <w:rFonts w:ascii="Times New Roman" w:hAnsi="Times New Roman" w:cs="Times New Roman"/>
          <w:sz w:val="24"/>
          <w:szCs w:val="24"/>
        </w:rPr>
        <w:t xml:space="preserve"> </w:t>
      </w:r>
      <w:r w:rsidR="00333DBB">
        <w:rPr>
          <w:rFonts w:ascii="Times New Roman" w:hAnsi="Times New Roman" w:cs="Times New Roman"/>
          <w:sz w:val="24"/>
          <w:szCs w:val="24"/>
        </w:rPr>
        <w:fldChar w:fldCharType="begin" w:fldLock="1"/>
      </w:r>
      <w:r w:rsidR="00333DBB">
        <w:rPr>
          <w:rFonts w:ascii="Times New Roman" w:hAnsi="Times New Roman" w:cs="Times New Roman"/>
          <w:sz w:val="24"/>
          <w:szCs w:val="24"/>
        </w:rPr>
        <w:instrText>ADDIN CSL_CITATION {"citationItems":[{"id":"ITEM-1","itemData":{"DOI":"http:/e/journal.unesa.ac.id/index.php/va","author":[{"dropping-particle":"","family":"Farida","given":"Nur Aini","non-dropping-particle":"","parse-names":false,"suffix":""}],"container-title":"Jurnal Seni Rupa","id":"ITEM-1","issued":{"date-parts":[["2022"]]},"page":"83-96","title":"PERANCANGAN VIDEO TUTORIAL MENGGAMBAR RAGAM HIAS MENGGUNAKAN IBISPAINT X DI MEDIA SOSIAL TIKTOK","type":"article-journal","volume":"4"},"uris":["http://www.mendeley.com/documents/?uuid=527515cb-0ebe-4f31-b97a-74c7d447399c"]}],"mendeley":{"formattedCitation":"(Farida, 2022)","plainTextFormattedCitation":"(Farida, 2022)","previouslyFormattedCitation":"(Farida, 2022)"},"properties":{"noteIndex":0},"schema":"https://github.com/citation-style-language/schema/raw/master/csl-citation.json"}</w:instrText>
      </w:r>
      <w:r w:rsidR="00333DBB">
        <w:rPr>
          <w:rFonts w:ascii="Times New Roman" w:hAnsi="Times New Roman" w:cs="Times New Roman"/>
          <w:sz w:val="24"/>
          <w:szCs w:val="24"/>
        </w:rPr>
        <w:fldChar w:fldCharType="separate"/>
      </w:r>
      <w:r w:rsidR="00333DBB" w:rsidRPr="00333DBB">
        <w:rPr>
          <w:rFonts w:ascii="Times New Roman" w:hAnsi="Times New Roman" w:cs="Times New Roman"/>
          <w:noProof/>
          <w:sz w:val="24"/>
          <w:szCs w:val="24"/>
        </w:rPr>
        <w:t>(Farida, 2022)</w:t>
      </w:r>
      <w:r w:rsidR="00333DBB">
        <w:rPr>
          <w:rFonts w:ascii="Times New Roman" w:hAnsi="Times New Roman" w:cs="Times New Roman"/>
          <w:sz w:val="24"/>
          <w:szCs w:val="24"/>
        </w:rPr>
        <w:fldChar w:fldCharType="end"/>
      </w:r>
      <w:r w:rsidR="00333DBB" w:rsidRPr="00333DBB">
        <w:rPr>
          <w:rFonts w:ascii="Times New Roman" w:hAnsi="Times New Roman" w:cs="Times New Roman"/>
          <w:sz w:val="24"/>
          <w:szCs w:val="24"/>
        </w:rPr>
        <w:t>.</w:t>
      </w:r>
    </w:p>
    <w:p w14:paraId="62BADB89" w14:textId="116920B9" w:rsidR="00DB078C" w:rsidRPr="006C550B" w:rsidRDefault="00DB078C" w:rsidP="00DB078C">
      <w:pPr>
        <w:pStyle w:val="NoSpacing"/>
        <w:spacing w:line="276" w:lineRule="auto"/>
        <w:ind w:firstLine="720"/>
        <w:jc w:val="both"/>
        <w:rPr>
          <w:rFonts w:ascii="Times New Roman" w:hAnsi="Times New Roman" w:cs="Times New Roman"/>
          <w:sz w:val="24"/>
          <w:szCs w:val="24"/>
        </w:rPr>
      </w:pPr>
      <w:r w:rsidRPr="006C550B">
        <w:rPr>
          <w:rFonts w:ascii="Times New Roman" w:hAnsi="Times New Roman" w:cs="Times New Roman"/>
          <w:sz w:val="24"/>
          <w:szCs w:val="24"/>
        </w:rPr>
        <w:t>Pros</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w:t>
      </w:r>
      <w:r>
        <w:rPr>
          <w:rFonts w:ascii="Times New Roman" w:hAnsi="Times New Roman" w:cs="Times New Roman"/>
          <w:sz w:val="24"/>
          <w:szCs w:val="24"/>
        </w:rPr>
        <w:t xml:space="preserve">, </w:t>
      </w:r>
      <w:r w:rsidRPr="006C550B">
        <w:rPr>
          <w:rFonts w:ascii="Times New Roman" w:hAnsi="Times New Roman" w:cs="Times New Roman"/>
          <w:sz w:val="24"/>
          <w:szCs w:val="24"/>
        </w:rPr>
        <w:t>aktifitas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gumpulan data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lalui tiga tahap, yaitu 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 data dan 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
    <w:p w14:paraId="358508BD" w14:textId="77777777" w:rsidR="00DB078C" w:rsidRPr="006C550B" w:rsidRDefault="00DB078C" w:rsidP="00DB078C">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Data R</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duction</w:t>
      </w:r>
      <w:r w:rsidRPr="006C550B">
        <w:rPr>
          <w:rFonts w:ascii="Times New Roman" w:hAnsi="Times New Roman" w:cs="Times New Roman"/>
          <w:sz w:val="24"/>
          <w:szCs w:val="24"/>
        </w:rPr>
        <w:t xml:space="preserve"> (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w:t>
      </w:r>
    </w:p>
    <w:p w14:paraId="781D4A9A" w14:textId="33FA467E" w:rsidR="006906FF" w:rsidRDefault="00DB078C" w:rsidP="006906FF">
      <w:pPr>
        <w:pStyle w:val="NoSpacing"/>
        <w:spacing w:line="276" w:lineRule="auto"/>
        <w:ind w:left="720" w:firstLine="720"/>
        <w:jc w:val="both"/>
        <w:rPr>
          <w:rFonts w:ascii="Times New Roman" w:hAnsi="Times New Roman" w:cs="Times New Roman"/>
          <w:sz w:val="24"/>
          <w:szCs w:val="24"/>
        </w:rPr>
      </w:pPr>
      <w:r w:rsidRPr="006C550B">
        <w:rPr>
          <w:rFonts w:ascii="Times New Roman" w:hAnsi="Times New Roman" w:cs="Times New Roman"/>
          <w:sz w:val="24"/>
          <w:szCs w:val="24"/>
        </w:rPr>
        <w:t>M</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duksi data adalah</w:t>
      </w:r>
      <w:r w:rsidR="009B61CB">
        <w:rPr>
          <w:rFonts w:ascii="Times New Roman" w:hAnsi="Times New Roman" w:cs="Times New Roman"/>
          <w:sz w:val="24"/>
          <w:szCs w:val="24"/>
        </w:rPr>
        <w:t xml:space="preserve"> langkah awal dalam menganalisis data. Pada kegiatan ini penulis melakukan pengelompokan data-data selama penelitian berdasarkan permasalahan penelitian yaitu apakah termaksud rumusan masalah pertama atau rumusan masalah kedua. Pengelompokan data ini digunakan untuk memudahkan dalam proses penyajian </w:t>
      </w:r>
      <w:r w:rsidR="006E2FAF">
        <w:rPr>
          <w:rFonts w:ascii="Times New Roman" w:hAnsi="Times New Roman" w:cs="Times New Roman"/>
          <w:sz w:val="24"/>
          <w:szCs w:val="24"/>
        </w:rPr>
        <w:t xml:space="preserve">data yang peneliti temukan </w:t>
      </w:r>
      <w:r w:rsidR="00333DBB">
        <w:rPr>
          <w:rFonts w:ascii="Times New Roman" w:hAnsi="Times New Roman" w:cs="Times New Roman"/>
          <w:sz w:val="24"/>
          <w:szCs w:val="24"/>
        </w:rPr>
        <w:fldChar w:fldCharType="begin" w:fldLock="1"/>
      </w:r>
      <w:r w:rsidR="00EB3EAB">
        <w:rPr>
          <w:rFonts w:ascii="Times New Roman" w:hAnsi="Times New Roman" w:cs="Times New Roman"/>
          <w:sz w:val="24"/>
          <w:szCs w:val="24"/>
        </w:rPr>
        <w:instrText>ADDIN CSL_CITATION {"citationItems":[{"id":"ITEM-1","itemData":{"DOI":"https://jurnal.uniraya.ac.id/index.php/JPE/issue/archive","author":[{"dropping-particle":"","family":"Zai","given":"Eka Periaman","non-dropping-particle":"","parse-names":false,"suffix":""}],"container-title":"jurnal pendidikan ekonomi","id":"ITEM-1","issued":{"date-parts":[["2022"]]},"title":"PERAN KEPALA SEKOLAH DALAM PELAKSANAAN MANAJEMEN BERBASIS SEKOLAH DI SMA NEGERI 1 ULUGAWO","type":"article-journal","volume":"3"},"uris":["http://www.mendeley.com/documents/?uuid=2c9ee86a-0a56-4733-a34d-f900ba38ee49"]}],"mendeley":{"formattedCitation":"(Zai, 2022)","plainTextFormattedCitation":"(Zai, 2022)","previouslyFormattedCitation":"(Zai, 2022)"},"properties":{"noteIndex":0},"schema":"https://github.com/citation-style-language/schema/raw/master/csl-citation.json"}</w:instrText>
      </w:r>
      <w:r w:rsidR="00333DBB">
        <w:rPr>
          <w:rFonts w:ascii="Times New Roman" w:hAnsi="Times New Roman" w:cs="Times New Roman"/>
          <w:sz w:val="24"/>
          <w:szCs w:val="24"/>
        </w:rPr>
        <w:fldChar w:fldCharType="separate"/>
      </w:r>
      <w:r w:rsidR="00333DBB" w:rsidRPr="00333DBB">
        <w:rPr>
          <w:rFonts w:ascii="Times New Roman" w:hAnsi="Times New Roman" w:cs="Times New Roman"/>
          <w:noProof/>
          <w:sz w:val="24"/>
          <w:szCs w:val="24"/>
        </w:rPr>
        <w:t>(Zai, 2022)</w:t>
      </w:r>
      <w:r w:rsidR="00333DBB">
        <w:rPr>
          <w:rFonts w:ascii="Times New Roman" w:hAnsi="Times New Roman" w:cs="Times New Roman"/>
          <w:sz w:val="24"/>
          <w:szCs w:val="24"/>
        </w:rPr>
        <w:fldChar w:fldCharType="end"/>
      </w:r>
      <w:r w:rsidR="00333DBB">
        <w:rPr>
          <w:rFonts w:ascii="Times New Roman" w:hAnsi="Times New Roman" w:cs="Times New Roman"/>
          <w:sz w:val="24"/>
          <w:szCs w:val="24"/>
        </w:rPr>
        <w:t>.</w:t>
      </w:r>
      <w:r w:rsidRPr="006C550B">
        <w:rPr>
          <w:rFonts w:ascii="Times New Roman" w:hAnsi="Times New Roman" w:cs="Times New Roman"/>
          <w:sz w:val="24"/>
          <w:szCs w:val="24"/>
        </w:rPr>
        <w:t xml:space="preserve"> </w:t>
      </w:r>
    </w:p>
    <w:p w14:paraId="45CDD427" w14:textId="2F789963" w:rsidR="00DB078C" w:rsidRPr="006C550B" w:rsidRDefault="00DB078C" w:rsidP="006906FF">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Data Display</w:t>
      </w:r>
      <w:r w:rsidRPr="006C550B">
        <w:rPr>
          <w:rFonts w:ascii="Times New Roman" w:hAnsi="Times New Roman" w:cs="Times New Roman"/>
          <w:sz w:val="24"/>
          <w:szCs w:val="24"/>
        </w:rPr>
        <w:t xml:space="preserve"> (P</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nyajian Data)</w:t>
      </w:r>
    </w:p>
    <w:p w14:paraId="267A66E0" w14:textId="17C8BA05" w:rsidR="00DB078C" w:rsidRPr="006C550B" w:rsidRDefault="006E2FAF" w:rsidP="006906FF">
      <w:pPr>
        <w:pStyle w:val="NoSpacing"/>
        <w:spacing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Display data atau penyajian data adalah tahap dari teknik analisis data kualitatif</w:t>
      </w:r>
      <w:r w:rsidR="00DB078C" w:rsidRPr="006C550B">
        <w:rPr>
          <w:rFonts w:ascii="Times New Roman" w:hAnsi="Times New Roman" w:cs="Times New Roman"/>
          <w:sz w:val="24"/>
          <w:szCs w:val="24"/>
        </w:rPr>
        <w:t>.</w:t>
      </w:r>
      <w:r>
        <w:rPr>
          <w:rFonts w:ascii="Times New Roman" w:hAnsi="Times New Roman" w:cs="Times New Roman"/>
          <w:sz w:val="24"/>
          <w:szCs w:val="24"/>
        </w:rPr>
        <w:t xml:space="preserve"> Penyajian data kualitatif dapat berupa teks deskriptif (berupa catatan lapangan), matriks jaringan atau inisiasi </w:t>
      </w:r>
      <w:r w:rsidR="00EB3EAB">
        <w:rPr>
          <w:rFonts w:ascii="Times New Roman" w:hAnsi="Times New Roman" w:cs="Times New Roman"/>
          <w:sz w:val="24"/>
          <w:szCs w:val="24"/>
        </w:rPr>
        <w:fldChar w:fldCharType="begin" w:fldLock="1"/>
      </w:r>
      <w:r w:rsidR="00EB3EAB">
        <w:rPr>
          <w:rFonts w:ascii="Times New Roman" w:hAnsi="Times New Roman" w:cs="Times New Roman"/>
          <w:sz w:val="24"/>
          <w:szCs w:val="24"/>
        </w:rPr>
        <w:instrText>ADDIN CSL_CITATION {"citationItems":[{"id":"ITEM-1","itemData":{"author":[{"dropping-particle":"","family":"Istikomah","given":"Nurul","non-dropping-particle":"","parse-names":false,"suffix":""}],"container-title":"Jurnal Bisnis Kompetif","id":"ITEM-1","issued":{"date-parts":[["2022"]]},"page":"49-57","title":"Analisis Persepsi Promosi Gratis Ongkos Kirim (Ongkir) Shopee Terhadap Keputusan Pembelian","type":"article-journal","volume":"1"},"uris":["http://www.mendeley.com/documents/?uuid=1a5ed5b4-8548-4b62-9108-fb4fff9f6670"]}],"mendeley":{"formattedCitation":"(Istikomah, 2022)","plainTextFormattedCitation":"(Istikomah, 2022)","previouslyFormattedCitation":"(Istikomah, 2022)"},"properties":{"noteIndex":0},"schema":"https://github.com/citation-style-language/schema/raw/master/csl-citation.json"}</w:instrText>
      </w:r>
      <w:r w:rsidR="00EB3EAB">
        <w:rPr>
          <w:rFonts w:ascii="Times New Roman" w:hAnsi="Times New Roman" w:cs="Times New Roman"/>
          <w:sz w:val="24"/>
          <w:szCs w:val="24"/>
        </w:rPr>
        <w:fldChar w:fldCharType="separate"/>
      </w:r>
      <w:r w:rsidR="00EB3EAB" w:rsidRPr="00EB3EAB">
        <w:rPr>
          <w:rFonts w:ascii="Times New Roman" w:hAnsi="Times New Roman" w:cs="Times New Roman"/>
          <w:noProof/>
          <w:sz w:val="24"/>
          <w:szCs w:val="24"/>
        </w:rPr>
        <w:t>(Istikomah, 2022)</w:t>
      </w:r>
      <w:r w:rsidR="00EB3EAB">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B078C" w:rsidRPr="006C550B">
        <w:rPr>
          <w:rFonts w:ascii="Times New Roman" w:hAnsi="Times New Roman" w:cs="Times New Roman"/>
          <w:sz w:val="24"/>
          <w:szCs w:val="24"/>
        </w:rPr>
        <w:t>Tujuannya adalah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mudahkan p</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liti dalam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d</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skripsikan dan m</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nguasai data yang dip</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rol</w:t>
      </w:r>
      <w:r w:rsidR="00DB078C">
        <w:rPr>
          <w:rFonts w:ascii="Times New Roman" w:hAnsi="Times New Roman" w:cs="Times New Roman"/>
          <w:sz w:val="24"/>
          <w:szCs w:val="24"/>
        </w:rPr>
        <w:t>e</w:t>
      </w:r>
      <w:r w:rsidR="00DB078C" w:rsidRPr="009A4DAC">
        <w:rPr>
          <w:rFonts w:ascii="Microsoft Himalaya" w:hAnsi="Microsoft Himalaya" w:cs="Times New Roman"/>
          <w:color w:val="000000" w:themeColor="text1"/>
          <w:spacing w:val="-20"/>
          <w:w w:val="1"/>
          <w:sz w:val="5"/>
          <w:szCs w:val="24"/>
        </w:rPr>
        <w:t>i</w:t>
      </w:r>
      <w:r w:rsidR="00DB078C" w:rsidRPr="000D098C">
        <w:rPr>
          <w:rFonts w:ascii="Microsoft Himalaya" w:hAnsi="Microsoft Himalaya" w:cs="Times New Roman"/>
          <w:color w:val="000000" w:themeColor="text1"/>
          <w:spacing w:val="-20"/>
          <w:w w:val="1"/>
          <w:sz w:val="5"/>
          <w:szCs w:val="24"/>
        </w:rPr>
        <w:t>i</w:t>
      </w:r>
      <w:r w:rsidR="00DB078C" w:rsidRPr="006C550B">
        <w:rPr>
          <w:rFonts w:ascii="Times New Roman" w:hAnsi="Times New Roman" w:cs="Times New Roman"/>
          <w:sz w:val="24"/>
          <w:szCs w:val="24"/>
        </w:rPr>
        <w:t>h dari lapangan.</w:t>
      </w:r>
    </w:p>
    <w:p w14:paraId="1F95076B" w14:textId="24CC2991" w:rsidR="006906FF" w:rsidRDefault="00DB078C" w:rsidP="006906FF">
      <w:pPr>
        <w:pStyle w:val="NoSpacing"/>
        <w:numPr>
          <w:ilvl w:val="0"/>
          <w:numId w:val="11"/>
        </w:numPr>
        <w:spacing w:line="276" w:lineRule="auto"/>
        <w:jc w:val="both"/>
        <w:rPr>
          <w:rFonts w:ascii="Times New Roman" w:hAnsi="Times New Roman" w:cs="Times New Roman"/>
          <w:sz w:val="24"/>
          <w:szCs w:val="24"/>
        </w:rPr>
      </w:pPr>
      <w:r w:rsidRPr="006C550B">
        <w:rPr>
          <w:rFonts w:ascii="Times New Roman" w:hAnsi="Times New Roman" w:cs="Times New Roman"/>
          <w:i/>
          <w:sz w:val="24"/>
          <w:szCs w:val="24"/>
        </w:rPr>
        <w:t>Conclsion Drawing dan V</w:t>
      </w:r>
      <w:r>
        <w:rPr>
          <w:rFonts w:ascii="Times New Roman" w:hAnsi="Times New Roman" w:cs="Times New Roman"/>
          <w:i/>
          <w:sz w:val="24"/>
          <w:szCs w:val="24"/>
        </w:rPr>
        <w:t>e</w:t>
      </w:r>
      <w:r w:rsidRPr="009A4DAC">
        <w:rPr>
          <w:rFonts w:ascii="Microsoft Himalaya" w:hAnsi="Microsoft Himalaya" w:cs="Times New Roman"/>
          <w:i/>
          <w:color w:val="000000" w:themeColor="text1"/>
          <w:spacing w:val="-20"/>
          <w:w w:val="1"/>
          <w:sz w:val="5"/>
          <w:szCs w:val="24"/>
        </w:rPr>
        <w:t>i</w:t>
      </w:r>
      <w:r w:rsidRPr="000D098C">
        <w:rPr>
          <w:rFonts w:ascii="Microsoft Himalaya" w:hAnsi="Microsoft Himalaya" w:cs="Times New Roman"/>
          <w:i/>
          <w:color w:val="000000" w:themeColor="text1"/>
          <w:spacing w:val="-20"/>
          <w:w w:val="1"/>
          <w:sz w:val="5"/>
          <w:szCs w:val="24"/>
        </w:rPr>
        <w:t>i</w:t>
      </w:r>
      <w:r w:rsidRPr="006C550B">
        <w:rPr>
          <w:rFonts w:ascii="Times New Roman" w:hAnsi="Times New Roman" w:cs="Times New Roman"/>
          <w:i/>
          <w:sz w:val="24"/>
          <w:szCs w:val="24"/>
        </w:rPr>
        <w:t>rification</w:t>
      </w:r>
      <w:r w:rsidRPr="006C550B">
        <w:rPr>
          <w:rFonts w:ascii="Times New Roman" w:hAnsi="Times New Roman" w:cs="Times New Roman"/>
          <w:sz w:val="24"/>
          <w:szCs w:val="24"/>
        </w:rPr>
        <w:t xml:space="preserve"> (k</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simpulan dan v</w:t>
      </w:r>
      <w:r>
        <w:rPr>
          <w:rFonts w:ascii="Times New Roman" w:hAnsi="Times New Roman" w:cs="Times New Roman"/>
          <w:sz w:val="24"/>
          <w:szCs w:val="24"/>
        </w:rPr>
        <w:t>e</w:t>
      </w:r>
      <w:r w:rsidRPr="009A4DAC">
        <w:rPr>
          <w:rFonts w:ascii="Microsoft Himalaya" w:hAnsi="Microsoft Himalaya" w:cs="Times New Roman"/>
          <w:color w:val="000000" w:themeColor="text1"/>
          <w:spacing w:val="-20"/>
          <w:w w:val="1"/>
          <w:sz w:val="5"/>
          <w:szCs w:val="24"/>
        </w:rPr>
        <w:t>i</w:t>
      </w:r>
      <w:r w:rsidRPr="000D098C">
        <w:rPr>
          <w:rFonts w:ascii="Microsoft Himalaya" w:hAnsi="Microsoft Himalaya" w:cs="Times New Roman"/>
          <w:color w:val="000000" w:themeColor="text1"/>
          <w:spacing w:val="-20"/>
          <w:w w:val="1"/>
          <w:sz w:val="5"/>
          <w:szCs w:val="24"/>
        </w:rPr>
        <w:t>i</w:t>
      </w:r>
      <w:r w:rsidRPr="006C550B">
        <w:rPr>
          <w:rFonts w:ascii="Times New Roman" w:hAnsi="Times New Roman" w:cs="Times New Roman"/>
          <w:sz w:val="24"/>
          <w:szCs w:val="24"/>
        </w:rPr>
        <w:t>rifikasi)</w:t>
      </w:r>
    </w:p>
    <w:p w14:paraId="12E10A10" w14:textId="4EEC9273" w:rsidR="006906FF" w:rsidRDefault="00DB078C" w:rsidP="006906FF">
      <w:pPr>
        <w:pStyle w:val="NoSpacing"/>
        <w:spacing w:line="276" w:lineRule="auto"/>
        <w:ind w:left="720" w:firstLine="720"/>
        <w:jc w:val="both"/>
        <w:rPr>
          <w:rFonts w:ascii="Times New Roman" w:hAnsi="Times New Roman" w:cs="Times New Roman"/>
          <w:sz w:val="24"/>
          <w:szCs w:val="24"/>
        </w:rPr>
      </w:pPr>
      <w:r w:rsidRPr="006C550B">
        <w:rPr>
          <w:rFonts w:ascii="Times New Roman" w:hAnsi="Times New Roman" w:cs="Times New Roman"/>
          <w:sz w:val="24"/>
          <w:szCs w:val="24"/>
        </w:rPr>
        <w:t>Dalam pro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 k</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simpulan dan v</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fikasi ini masih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sifat s</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tara, dan akan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ubah bila tidak dit</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mukan bukti-bukti yang kuat yang m</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dukung pada tahap p</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ngumpulan data b</w:t>
      </w:r>
      <w:r>
        <w:rPr>
          <w:rFonts w:ascii="Times New Roman" w:hAnsi="Times New Roman" w:cs="Times New Roman"/>
          <w:sz w:val="24"/>
          <w:szCs w:val="24"/>
        </w:rPr>
        <w:t>e</w:t>
      </w:r>
      <w:r w:rsidRPr="006906FF">
        <w:rPr>
          <w:rFonts w:ascii="Microsoft Himalaya" w:hAnsi="Microsoft Himalaya" w:cs="Times New Roman"/>
          <w:color w:val="000000" w:themeColor="text1"/>
          <w:spacing w:val="-20"/>
          <w:w w:val="1"/>
          <w:sz w:val="5"/>
          <w:szCs w:val="24"/>
        </w:rPr>
        <w:t>ii</w:t>
      </w:r>
      <w:r w:rsidRPr="006C550B">
        <w:rPr>
          <w:rFonts w:ascii="Times New Roman" w:hAnsi="Times New Roman" w:cs="Times New Roman"/>
          <w:sz w:val="24"/>
          <w:szCs w:val="24"/>
        </w:rPr>
        <w:t>rikutnya.</w:t>
      </w:r>
      <w:r w:rsidR="00416492">
        <w:rPr>
          <w:rFonts w:ascii="Times New Roman" w:hAnsi="Times New Roman" w:cs="Times New Roman"/>
          <w:sz w:val="24"/>
          <w:szCs w:val="24"/>
        </w:rPr>
        <w:t xml:space="preserve"> Pada tahap ini, selain menjawab rumusan masalah penelitian, diungkapkan pula temuan baru yang belum perna ada. Temuan tersebut dapat berupa deskripsi atau gambaran dari suatu objek yang diteliti dan dianalisis secara empiris, dan perlu diteliti lebih lanjut mengenai kebenarannya </w:t>
      </w:r>
      <w:r w:rsidR="00EB3EAB">
        <w:rPr>
          <w:rFonts w:ascii="Times New Roman" w:hAnsi="Times New Roman" w:cs="Times New Roman"/>
          <w:sz w:val="24"/>
          <w:szCs w:val="24"/>
        </w:rPr>
        <w:fldChar w:fldCharType="begin" w:fldLock="1"/>
      </w:r>
      <w:r w:rsidR="003C6D62">
        <w:rPr>
          <w:rFonts w:ascii="Times New Roman" w:hAnsi="Times New Roman" w:cs="Times New Roman"/>
          <w:sz w:val="24"/>
          <w:szCs w:val="24"/>
        </w:rPr>
        <w:instrText>ADDIN CSL_CITATION {"citationItems":[{"id":"ITEM-1","itemData":{"author":[{"dropping-particle":"","family":"Purnamasari","given":"Ai","non-dropping-particle":"","parse-names":false,"suffix":""}],"container-title":"Jurnal Pendidikan Matematika","id":"ITEM-1","issued":{"date-parts":[["2021"]]},"page":"207-222","title":"Kemampuan Komunikasi Matematis Siswa SMP pada Topik Penyajian Data di Pondok Pesantren","type":"article-journal","volume":"1"},"uris":["http://www.mendeley.com/documents/?uuid=fd62cc31-12b6-4870-b577-cc9b1ff6a96c"]}],"mendeley":{"formattedCitation":"(Purnamasari, 2021)","plainTextFormattedCitation":"(Purnamasari, 2021)","previouslyFormattedCitation":"(Purnamasari, 2021)"},"properties":{"noteIndex":0},"schema":"https://github.com/citation-style-language/schema/raw/master/csl-citation.json"}</w:instrText>
      </w:r>
      <w:r w:rsidR="00EB3EAB">
        <w:rPr>
          <w:rFonts w:ascii="Times New Roman" w:hAnsi="Times New Roman" w:cs="Times New Roman"/>
          <w:sz w:val="24"/>
          <w:szCs w:val="24"/>
        </w:rPr>
        <w:fldChar w:fldCharType="separate"/>
      </w:r>
      <w:r w:rsidR="00EB3EAB" w:rsidRPr="00EB3EAB">
        <w:rPr>
          <w:rFonts w:ascii="Times New Roman" w:hAnsi="Times New Roman" w:cs="Times New Roman"/>
          <w:noProof/>
          <w:sz w:val="24"/>
          <w:szCs w:val="24"/>
        </w:rPr>
        <w:t>(Purnamasari, 2021)</w:t>
      </w:r>
      <w:r w:rsidR="00EB3EAB">
        <w:rPr>
          <w:rFonts w:ascii="Times New Roman" w:hAnsi="Times New Roman" w:cs="Times New Roman"/>
          <w:sz w:val="24"/>
          <w:szCs w:val="24"/>
        </w:rPr>
        <w:fldChar w:fldCharType="end"/>
      </w:r>
      <w:r w:rsidR="00416492">
        <w:rPr>
          <w:rFonts w:ascii="Times New Roman" w:hAnsi="Times New Roman" w:cs="Times New Roman"/>
          <w:sz w:val="24"/>
          <w:szCs w:val="24"/>
        </w:rPr>
        <w:t>.</w:t>
      </w:r>
      <w:r w:rsidRPr="006C550B">
        <w:rPr>
          <w:rFonts w:ascii="Times New Roman" w:hAnsi="Times New Roman" w:cs="Times New Roman"/>
          <w:sz w:val="24"/>
          <w:szCs w:val="24"/>
        </w:rPr>
        <w:t xml:space="preserve"> </w:t>
      </w:r>
    </w:p>
    <w:p w14:paraId="23E37D12" w14:textId="6941E484" w:rsidR="006906FF" w:rsidRPr="006906FF" w:rsidRDefault="006906FF" w:rsidP="006906FF">
      <w:pPr>
        <w:pStyle w:val="NoSpacing"/>
        <w:spacing w:line="276" w:lineRule="auto"/>
        <w:jc w:val="both"/>
        <w:rPr>
          <w:rFonts w:ascii="Times New Roman" w:hAnsi="Times New Roman" w:cs="Times New Roman"/>
          <w:sz w:val="24"/>
          <w:szCs w:val="24"/>
        </w:rPr>
      </w:pPr>
    </w:p>
    <w:p w14:paraId="3795D4D7" w14:textId="1FE75234" w:rsidR="00236E8E" w:rsidRDefault="00141ED5" w:rsidP="00236E8E">
      <w:pPr>
        <w:tabs>
          <w:tab w:val="left" w:pos="340"/>
        </w:tabs>
        <w:spacing w:line="276" w:lineRule="auto"/>
        <w:rPr>
          <w:b/>
          <w:caps/>
        </w:rPr>
      </w:pPr>
      <w:r>
        <w:rPr>
          <w:b/>
          <w:caps/>
        </w:rPr>
        <w:t>HASIL DAN PEMBAHASA</w:t>
      </w:r>
      <w:r w:rsidR="003C6D62">
        <w:rPr>
          <w:b/>
          <w:caps/>
        </w:rPr>
        <w:t>N</w:t>
      </w:r>
    </w:p>
    <w:p w14:paraId="607DC685" w14:textId="30339731" w:rsidR="00E74E71" w:rsidRDefault="00AC1CAE" w:rsidP="00236E8E">
      <w:pPr>
        <w:tabs>
          <w:tab w:val="left" w:pos="340"/>
        </w:tabs>
        <w:spacing w:line="276" w:lineRule="auto"/>
        <w:rPr>
          <w:b/>
        </w:rPr>
      </w:pPr>
      <w:r>
        <w:rPr>
          <w:b/>
        </w:rPr>
        <w:t xml:space="preserve">Gambaran </w:t>
      </w:r>
      <w:r w:rsidR="003601BC" w:rsidRPr="003601BC">
        <w:rPr>
          <w:b/>
        </w:rPr>
        <w:t xml:space="preserve">Program </w:t>
      </w:r>
      <w:r w:rsidR="003601BC">
        <w:rPr>
          <w:b/>
        </w:rPr>
        <w:t>Li</w:t>
      </w:r>
      <w:r w:rsidR="003601BC" w:rsidRPr="003601BC">
        <w:rPr>
          <w:b/>
        </w:rPr>
        <w:t>terasi</w:t>
      </w:r>
    </w:p>
    <w:p w14:paraId="21A083C1" w14:textId="583C7929" w:rsidR="00AC1CAE" w:rsidRDefault="00AC1CAE" w:rsidP="00F27FF7">
      <w:pPr>
        <w:tabs>
          <w:tab w:val="left" w:pos="900"/>
        </w:tabs>
        <w:jc w:val="both"/>
      </w:pPr>
      <w:r>
        <w:tab/>
        <w:t>Secara umum literasi adalah sebuah istilah untuk kemampuan dan keterampilan yang dimiliki seseorang untuk memahami atau mengerti, mengolah, serta menggunakan informasi yang diterimauntuk berbagai keadaan. Oleh karena itu, tentunya literasi sangat berhubungan dengan kehidupan siswa, baik di lingkungan rumah, sekolah atau masyarakat. Sehingga literasi baik digunakan untuk menumbuhkan budi pekerti yang luhur</w:t>
      </w:r>
      <w:r w:rsidR="007C56E9">
        <w:t xml:space="preserve"> </w:t>
      </w:r>
      <w:r w:rsidR="007C56E9">
        <w:fldChar w:fldCharType="begin" w:fldLock="1"/>
      </w:r>
      <w:r w:rsidR="007C56E9">
        <w:instrText>ADDIN CSL_CITATION {"citationItems":[{"id":"ITEM-1","itemData":{"abstract":"Tujuan dari penelitian ini adalah untuk mendeskripsikan literasi numerasi dalam pembelajaran siswa MI/SD. Objek penelitian ini adalah literasi numerasi. Sedangkan subjek penelitiannya yaitu siswa MI/SD. Alat pengumpulan data dalam penelitian ini adalah dengan mencapai jurnal-jurnal melalui media online seperti perpustakaan online, internet dan juga Google Schoolar. Beberapa penelitian menunjukkan bahwa literasi berhitung dalam pembelajaransiswa di MI/SD cukup efektif untuk diterapkan melalui stimulus siswa. Misalnya dengan menyelenggarakanpembelajaran berbasis literasi berhitung, dan juga menumbuhkan pengalaman belajar yang menyenangkan serta merangsang imajinasi. Kegiatan literasi bersifat menyenangkan dan menantang dalam mengembangkan potensi anak. Potensi anak dikembangkan merujuk kepada tingkat perkembangan anak. Perlu kita ketahui bahwa budaya literasi di Indonesia menjadi persoalan yang sangat menarik untuk diperbincangkan. Mengingat budaya literasi di Indonesia masih rendah, belum membudaya dikalangan masyarakat. Ditengah melesatnya budaya populer, buku tidak pernah lagi menjadi prioritas utama. Bahkan masyarakat lebih mudah menyerap budaya berbicara dan mendengar, dari pada membaca. Berdasarkan hal itu, salah satu bentuk solusi dalam menanggapi permasalahan tersebut yaitu dengan adanya Gerakan Literasi Sekolah adalah dalam bentuk literasi numerasi. Literasi numerasi adalah pengetahuan dan kecakapan menggunakan berbagai angka dan simbol untuk memecahkan masalah dalam kehidupan sehari-hari lalu menganalisisnya dalam berbagai bentuk, menginterpretasi hasil analisis untuk memprediksi dan mengambil keputusan.","author":[{"dropping-particle":"","family":"Khakima","given":"Lilis Nurul","non-dropping-particle":"","parse-names":false,"suffix":""},{"dropping-particle":"","family":"Zahra","given":"Siti Fatimah Az","non-dropping-particle":"","parse-names":false,"suffix":""},{"dropping-particle":"","family":"Marlina","given":"Leni","non-dropping-particle":"","parse-names":false,"suffix":""},{"dropping-particle":"","family":"Abdullah","given":"Zuhair","non-dropping-particle":"","parse-names":false,"suffix":""}],"container-title":"Prosiding Seminar Nasional PGMI","id":"ITEM-1","issue":"1","issued":{"date-parts":[["2021"]]},"page":"775-791","title":"Penerapan Literasi Numerasi dalam Pembelajaran Siswa MI/SD","type":"article-journal","volume":"1"},"uris":["http://www.mendeley.com/documents/?uuid=aab90bb8-99d3-419b-a0f1-18c4c9a449a2"]}],"mendeley":{"formattedCitation":"(Khakima et al., 2021)","plainTextFormattedCitation":"(Khakima et al., 2021)","previouslyFormattedCitation":"(Khakima et al., 2021)"},"properties":{"noteIndex":0},"schema":"https://github.com/citation-style-language/schema/raw/master/csl-citation.json"}</w:instrText>
      </w:r>
      <w:r w:rsidR="007C56E9">
        <w:fldChar w:fldCharType="separate"/>
      </w:r>
      <w:r w:rsidR="007C56E9" w:rsidRPr="007C56E9">
        <w:rPr>
          <w:noProof/>
        </w:rPr>
        <w:t>(Khakima et al., 2021)</w:t>
      </w:r>
      <w:r w:rsidR="007C56E9">
        <w:fldChar w:fldCharType="end"/>
      </w:r>
      <w:r>
        <w:t>.</w:t>
      </w:r>
      <w:r w:rsidR="00594E1C">
        <w:t xml:space="preserve"> </w:t>
      </w:r>
    </w:p>
    <w:p w14:paraId="3F590AE7" w14:textId="171D1D4E" w:rsidR="003601BC" w:rsidRDefault="00AC1CAE" w:rsidP="00F27FF7">
      <w:pPr>
        <w:tabs>
          <w:tab w:val="left" w:pos="900"/>
        </w:tabs>
        <w:jc w:val="both"/>
      </w:pPr>
      <w:r>
        <w:tab/>
      </w:r>
      <w:r w:rsidR="00594E1C">
        <w:t>Dari hasil observasi yang peneliti lakukan di UPT SPF SD Negeri Butung II, Berbagai jenis kegiatan mengajar yang dilaksanakan dalam rangka untuk membantu meningkatkan kualitas pembelajaran</w:t>
      </w:r>
      <w:r w:rsidR="00C129E9">
        <w:t xml:space="preserve"> siswa</w:t>
      </w:r>
      <w:r w:rsidR="00594E1C">
        <w:t xml:space="preserve">. </w:t>
      </w:r>
      <w:r w:rsidR="003601BC" w:rsidRPr="00F27FF7">
        <w:t>Program lite</w:t>
      </w:r>
      <w:r w:rsidR="003601BC" w:rsidRPr="00F27FF7">
        <w:rPr>
          <w:rFonts w:ascii="Microsoft Himalaya" w:hAnsi="Microsoft Himalaya"/>
          <w:color w:val="000000" w:themeColor="text1"/>
          <w:spacing w:val="-20"/>
          <w:w w:val="1"/>
          <w:sz w:val="5"/>
        </w:rPr>
        <w:t>ii</w:t>
      </w:r>
      <w:r w:rsidR="003601BC" w:rsidRPr="00F27FF7">
        <w:t>rasi adalah program yang digunakan ole</w:t>
      </w:r>
      <w:r w:rsidR="003601BC" w:rsidRPr="00F27FF7">
        <w:rPr>
          <w:rFonts w:ascii="Microsoft Himalaya" w:hAnsi="Microsoft Himalaya"/>
          <w:color w:val="000000" w:themeColor="text1"/>
          <w:spacing w:val="-20"/>
          <w:w w:val="1"/>
          <w:sz w:val="5"/>
        </w:rPr>
        <w:t>ii</w:t>
      </w:r>
      <w:r w:rsidR="003601BC" w:rsidRPr="00F27FF7">
        <w:t>h guru-guru dalam me</w:t>
      </w:r>
      <w:r w:rsidR="003601BC" w:rsidRPr="00F27FF7">
        <w:rPr>
          <w:rFonts w:ascii="Microsoft Himalaya" w:hAnsi="Microsoft Himalaya"/>
          <w:color w:val="000000" w:themeColor="text1"/>
          <w:spacing w:val="-20"/>
          <w:w w:val="1"/>
          <w:sz w:val="5"/>
        </w:rPr>
        <w:t>ii</w:t>
      </w:r>
      <w:r w:rsidR="003601BC" w:rsidRPr="00F27FF7">
        <w:t>ningkatakan motivasi be</w:t>
      </w:r>
      <w:r w:rsidR="003601BC" w:rsidRPr="00F27FF7">
        <w:rPr>
          <w:rFonts w:ascii="Microsoft Himalaya" w:hAnsi="Microsoft Himalaya"/>
          <w:color w:val="000000" w:themeColor="text1"/>
          <w:spacing w:val="-20"/>
          <w:w w:val="1"/>
          <w:sz w:val="5"/>
        </w:rPr>
        <w:t>ii</w:t>
      </w:r>
      <w:r w:rsidR="003601BC" w:rsidRPr="00F27FF7">
        <w:t>lajar siswa yang ada di UPT SPF SD Ne</w:t>
      </w:r>
      <w:r w:rsidR="003601BC" w:rsidRPr="00F27FF7">
        <w:rPr>
          <w:rFonts w:ascii="Microsoft Himalaya" w:hAnsi="Microsoft Himalaya"/>
          <w:color w:val="000000" w:themeColor="text1"/>
          <w:spacing w:val="-20"/>
          <w:w w:val="1"/>
          <w:sz w:val="5"/>
        </w:rPr>
        <w:t>ii</w:t>
      </w:r>
      <w:r w:rsidR="003601BC" w:rsidRPr="00F27FF7">
        <w:t>ge</w:t>
      </w:r>
      <w:r w:rsidR="003601BC" w:rsidRPr="00F27FF7">
        <w:rPr>
          <w:rFonts w:ascii="Microsoft Himalaya" w:hAnsi="Microsoft Himalaya"/>
          <w:color w:val="000000" w:themeColor="text1"/>
          <w:spacing w:val="-20"/>
          <w:w w:val="1"/>
          <w:sz w:val="5"/>
        </w:rPr>
        <w:t>ii</w:t>
      </w:r>
      <w:r w:rsidR="003601BC" w:rsidRPr="00F27FF7">
        <w:t>ri Butung II. De</w:t>
      </w:r>
      <w:r w:rsidR="003601BC" w:rsidRPr="00F27FF7">
        <w:rPr>
          <w:rFonts w:ascii="Microsoft Himalaya" w:hAnsi="Microsoft Himalaya"/>
          <w:color w:val="000000" w:themeColor="text1"/>
          <w:spacing w:val="-20"/>
          <w:w w:val="1"/>
          <w:sz w:val="5"/>
        </w:rPr>
        <w:t>ii</w:t>
      </w:r>
      <w:r w:rsidR="003601BC" w:rsidRPr="00F27FF7">
        <w:t>ngan diadakannya program lite</w:t>
      </w:r>
      <w:r w:rsidR="003601BC" w:rsidRPr="00F27FF7">
        <w:rPr>
          <w:rFonts w:ascii="Microsoft Himalaya" w:hAnsi="Microsoft Himalaya"/>
          <w:color w:val="000000" w:themeColor="text1"/>
          <w:spacing w:val="-20"/>
          <w:w w:val="1"/>
          <w:sz w:val="5"/>
        </w:rPr>
        <w:t>ii</w:t>
      </w:r>
      <w:r w:rsidR="003601BC" w:rsidRPr="00F27FF7">
        <w:t>rasi, siswa le</w:t>
      </w:r>
      <w:r w:rsidR="003601BC" w:rsidRPr="00F27FF7">
        <w:rPr>
          <w:rFonts w:ascii="Microsoft Himalaya" w:hAnsi="Microsoft Himalaya"/>
          <w:color w:val="000000" w:themeColor="text1"/>
          <w:spacing w:val="-20"/>
          <w:w w:val="1"/>
          <w:sz w:val="5"/>
        </w:rPr>
        <w:t>ii</w:t>
      </w:r>
      <w:r w:rsidR="003601BC" w:rsidRPr="00F27FF7">
        <w:t>bih se</w:t>
      </w:r>
      <w:r w:rsidR="003601BC" w:rsidRPr="00F27FF7">
        <w:rPr>
          <w:rFonts w:ascii="Microsoft Himalaya" w:hAnsi="Microsoft Himalaya"/>
          <w:color w:val="000000" w:themeColor="text1"/>
          <w:spacing w:val="-20"/>
          <w:w w:val="1"/>
          <w:sz w:val="5"/>
        </w:rPr>
        <w:t>ii</w:t>
      </w:r>
      <w:r w:rsidR="003601BC" w:rsidRPr="00F27FF7">
        <w:t>mangat dalam 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rima pe</w:t>
      </w:r>
      <w:r w:rsidR="003601BC" w:rsidRPr="00F27FF7">
        <w:rPr>
          <w:rFonts w:ascii="Microsoft Himalaya" w:hAnsi="Microsoft Himalaya"/>
          <w:color w:val="000000" w:themeColor="text1"/>
          <w:spacing w:val="-20"/>
          <w:w w:val="1"/>
          <w:sz w:val="5"/>
        </w:rPr>
        <w:t>ii</w:t>
      </w:r>
      <w:r w:rsidR="003601BC" w:rsidRPr="00F27FF7">
        <w:t>mbe</w:t>
      </w:r>
      <w:r w:rsidR="003601BC" w:rsidRPr="00F27FF7">
        <w:rPr>
          <w:rFonts w:ascii="Microsoft Himalaya" w:hAnsi="Microsoft Himalaya"/>
          <w:color w:val="000000" w:themeColor="text1"/>
          <w:spacing w:val="-20"/>
          <w:w w:val="1"/>
          <w:sz w:val="5"/>
        </w:rPr>
        <w:t>ii</w:t>
      </w:r>
      <w:r w:rsidR="003601BC" w:rsidRPr="00F27FF7">
        <w:t>lajaran dan me</w:t>
      </w:r>
      <w:r w:rsidR="003601BC" w:rsidRPr="00F27FF7">
        <w:rPr>
          <w:rFonts w:ascii="Microsoft Himalaya" w:hAnsi="Microsoft Himalaya"/>
          <w:color w:val="000000" w:themeColor="text1"/>
          <w:spacing w:val="-20"/>
          <w:w w:val="1"/>
          <w:sz w:val="5"/>
        </w:rPr>
        <w:t>ii</w:t>
      </w:r>
      <w:r w:rsidR="003601BC" w:rsidRPr="00F27FF7">
        <w:t>nimbah ilmu. Dan dalam hal ini, p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liti me</w:t>
      </w:r>
      <w:r w:rsidR="003601BC" w:rsidRPr="00F27FF7">
        <w:rPr>
          <w:rFonts w:ascii="Microsoft Himalaya" w:hAnsi="Microsoft Himalaya"/>
          <w:color w:val="000000" w:themeColor="text1"/>
          <w:spacing w:val="-20"/>
          <w:w w:val="1"/>
          <w:sz w:val="5"/>
        </w:rPr>
        <w:t>ii</w:t>
      </w:r>
      <w:r w:rsidR="003601BC" w:rsidRPr="00F27FF7">
        <w:t>ne</w:t>
      </w:r>
      <w:r w:rsidR="003601BC" w:rsidRPr="00F27FF7">
        <w:rPr>
          <w:rFonts w:ascii="Microsoft Himalaya" w:hAnsi="Microsoft Himalaya"/>
          <w:color w:val="000000" w:themeColor="text1"/>
          <w:spacing w:val="-20"/>
          <w:w w:val="1"/>
          <w:sz w:val="5"/>
        </w:rPr>
        <w:t>ii</w:t>
      </w:r>
      <w:r w:rsidR="003601BC" w:rsidRPr="00F27FF7">
        <w:t>mukan be</w:t>
      </w:r>
      <w:r w:rsidR="003601BC" w:rsidRPr="00F27FF7">
        <w:rPr>
          <w:rFonts w:ascii="Microsoft Himalaya" w:hAnsi="Microsoft Himalaya"/>
          <w:color w:val="000000" w:themeColor="text1"/>
          <w:spacing w:val="-20"/>
          <w:w w:val="1"/>
          <w:sz w:val="5"/>
        </w:rPr>
        <w:t>ii</w:t>
      </w:r>
      <w:r w:rsidR="003601BC" w:rsidRPr="00F27FF7">
        <w:t>be</w:t>
      </w:r>
      <w:r w:rsidR="003601BC" w:rsidRPr="00F27FF7">
        <w:rPr>
          <w:rFonts w:ascii="Microsoft Himalaya" w:hAnsi="Microsoft Himalaya"/>
          <w:color w:val="000000" w:themeColor="text1"/>
          <w:spacing w:val="-20"/>
          <w:w w:val="1"/>
          <w:sz w:val="5"/>
        </w:rPr>
        <w:t>ii</w:t>
      </w:r>
      <w:r w:rsidR="003601BC" w:rsidRPr="00F27FF7">
        <w:t>rapa program yang di laksanakan ole</w:t>
      </w:r>
      <w:r w:rsidR="003601BC" w:rsidRPr="00F27FF7">
        <w:rPr>
          <w:rFonts w:ascii="Microsoft Himalaya" w:hAnsi="Microsoft Himalaya"/>
          <w:color w:val="000000" w:themeColor="text1"/>
          <w:spacing w:val="-20"/>
          <w:w w:val="1"/>
          <w:sz w:val="5"/>
        </w:rPr>
        <w:t>ii</w:t>
      </w:r>
      <w:r w:rsidR="003601BC" w:rsidRPr="00F27FF7">
        <w:t>h guru-guru dalam me</w:t>
      </w:r>
      <w:r w:rsidR="003601BC" w:rsidRPr="00F27FF7">
        <w:rPr>
          <w:rFonts w:ascii="Microsoft Himalaya" w:hAnsi="Microsoft Himalaya"/>
          <w:color w:val="000000" w:themeColor="text1"/>
          <w:spacing w:val="-20"/>
          <w:w w:val="1"/>
          <w:sz w:val="5"/>
        </w:rPr>
        <w:t>ii</w:t>
      </w:r>
      <w:r w:rsidR="003601BC" w:rsidRPr="00F27FF7">
        <w:t>ningkatkan motivasi be</w:t>
      </w:r>
      <w:r w:rsidR="003601BC" w:rsidRPr="00F27FF7">
        <w:rPr>
          <w:rFonts w:ascii="Microsoft Himalaya" w:hAnsi="Microsoft Himalaya"/>
          <w:color w:val="000000" w:themeColor="text1"/>
          <w:spacing w:val="-20"/>
          <w:w w:val="1"/>
          <w:sz w:val="5"/>
        </w:rPr>
        <w:t>ii</w:t>
      </w:r>
      <w:r w:rsidR="003601BC" w:rsidRPr="00F27FF7">
        <w:t>lajar siswa/siswi se</w:t>
      </w:r>
      <w:r w:rsidR="003601BC" w:rsidRPr="00F27FF7">
        <w:rPr>
          <w:rFonts w:ascii="Microsoft Himalaya" w:hAnsi="Microsoft Himalaya"/>
          <w:color w:val="000000" w:themeColor="text1"/>
          <w:spacing w:val="-20"/>
          <w:w w:val="1"/>
          <w:sz w:val="5"/>
        </w:rPr>
        <w:t>ii</w:t>
      </w:r>
      <w:r w:rsidR="003601BC" w:rsidRPr="00F27FF7">
        <w:t>pe</w:t>
      </w:r>
      <w:r w:rsidR="003601BC" w:rsidRPr="00F27FF7">
        <w:rPr>
          <w:rFonts w:ascii="Microsoft Himalaya" w:hAnsi="Microsoft Himalaya"/>
          <w:color w:val="000000" w:themeColor="text1"/>
          <w:spacing w:val="-20"/>
          <w:w w:val="1"/>
          <w:sz w:val="5"/>
        </w:rPr>
        <w:t>ii</w:t>
      </w:r>
      <w:r w:rsidR="003601BC" w:rsidRPr="00F27FF7">
        <w:t>rti quis me</w:t>
      </w:r>
      <w:r w:rsidR="003601BC" w:rsidRPr="00F27FF7">
        <w:rPr>
          <w:rFonts w:ascii="Microsoft Himalaya" w:hAnsi="Microsoft Himalaya"/>
          <w:color w:val="000000" w:themeColor="text1"/>
          <w:spacing w:val="-20"/>
          <w:w w:val="1"/>
          <w:sz w:val="5"/>
        </w:rPr>
        <w:t>ii</w:t>
      </w:r>
      <w:r w:rsidR="003601BC" w:rsidRPr="00F27FF7">
        <w:t>rde</w:t>
      </w:r>
      <w:r w:rsidR="003601BC" w:rsidRPr="00F27FF7">
        <w:rPr>
          <w:rFonts w:ascii="Microsoft Himalaya" w:hAnsi="Microsoft Himalaya"/>
          <w:color w:val="000000" w:themeColor="text1"/>
          <w:spacing w:val="-20"/>
          <w:w w:val="1"/>
          <w:sz w:val="5"/>
        </w:rPr>
        <w:t>ii</w:t>
      </w:r>
      <w:r w:rsidR="003601BC" w:rsidRPr="00F27FF7">
        <w:t>ka, ke</w:t>
      </w:r>
      <w:r w:rsidR="003601BC" w:rsidRPr="00F27FF7">
        <w:rPr>
          <w:rFonts w:ascii="Microsoft Himalaya" w:hAnsi="Microsoft Himalaya"/>
          <w:color w:val="000000" w:themeColor="text1"/>
          <w:spacing w:val="-20"/>
          <w:w w:val="1"/>
          <w:sz w:val="5"/>
        </w:rPr>
        <w:t>ii</w:t>
      </w:r>
      <w:r w:rsidR="003601BC" w:rsidRPr="00F27FF7">
        <w:t>las lite</w:t>
      </w:r>
      <w:r w:rsidR="003601BC" w:rsidRPr="00F27FF7">
        <w:rPr>
          <w:rFonts w:ascii="Microsoft Himalaya" w:hAnsi="Microsoft Himalaya"/>
          <w:color w:val="000000" w:themeColor="text1"/>
          <w:spacing w:val="-20"/>
          <w:w w:val="1"/>
          <w:sz w:val="5"/>
        </w:rPr>
        <w:t>ii</w:t>
      </w:r>
      <w:r w:rsidR="003601BC" w:rsidRPr="00F27FF7">
        <w:t>rasi dan jum’at ibadah</w:t>
      </w:r>
      <w:r w:rsidR="007C56E9">
        <w:t xml:space="preserve"> </w:t>
      </w:r>
      <w:r w:rsidR="007C56E9">
        <w:fldChar w:fldCharType="begin" w:fldLock="1"/>
      </w:r>
      <w:r w:rsidR="000130ED">
        <w:instrText>ADDIN CSL_CITATION {"citationItems":[{"id":"ITEM-1","itemData":{"DOI":"10.29407/jpdn.v7i1.15656","ISSN":"2460-6324","abstract":"Tujuan penelitian ini untuk (1) mendeskripsikan implementasi program literasi melalui pemberian bingo card untuk menumbuhkan minat baca pada siswa kelas III SDN Selorejo II, (2) mendeskripsikan minat baca pada siswa kelas III SDN Selorejo II setelah adanya bingo card. Penelitian ini menggunakan prosedur penelitian pendekatan kualitatif dengan jenis penelitian kualitatif deskriptif. Sumber data dan data penelitian ini meliputi sumber data primer dan data skunder. Teknik pengumpulan data yang digunakan wawancara, kuisioner, dan dokumentasi. Teknik analisis data melalui reduksi data, penyajian data, penarikan kesimpulan. Teknik pengujian keabsahan data melalui triangulasi, dan ketekunan pengamatan. Hasil penelitian menunjukkan bahwa; (1) implementasi program literasi melalui pemberian bingo card untuk menumbuhkan minat baca pada siswa kelas III SDN Selorejo II dilakukan dengan 3 tahap yakni; (a) tahap pembiasaan, dilakukan dengan menyuruh siswa untuk melakukan kegiatan membaca suatu hal yang tidak berkaitan dengan pelajaran selama 15 menit yang boleh dilakukan dari berbagai media; (b) tahap pengembangan, dilakukan melalui pemberian bingo card yang mengharusan siswa memilih kartu pertanyaan yang bertuliskan B, I, N, G, O didalam kantong yang tersedia; (c) tahap pembelajaran, siswa mengerjakan pertanyaan pada kartu yang telah diambil. Siswa mendapatkan hadiah jika sudah menyelesaikan pertanyaan hingga terkumpul huruf B, I, N, G, O. (2) minat baca siswa setelah adanya bingo card, diketahui mengalami pertumbuhan yang cukup bagus. Ini terbukti dari yang tadinya siswa tidak mau membaca menjadi mau untuk melakukan kegiatan membaca hingga 3-4 judul cerita karena tantangan yang ada pada bingo card.","author":[{"dropping-particle":"","family":"Oktaviani","given":"Rizka","non-dropping-particle":"","parse-names":false,"suffix":""},{"dropping-particle":"","family":"Liyah Agustinah","given":"Evi Saraswati","non-dropping-particle":"","parse-names":false,"suffix":""}],"container-title":"JURNAL PENDIDIKAN DASAR NUSANTARA","id":"ITEM-1","issue":"1","issued":{"date-parts":[["2021"]]},"page":"63-81","title":"Implementasi Program Literasi Melalui Pemberian Bingo Card Untuk Menumbuhkan Minat Baca Pada Siswa Kelas III SDN Selorejo II","type":"article-journal","volume":"7"},"uris":["http://www.mendeley.com/documents/?uuid=f095aeb4-4b19-41c2-942e-6d4cd785238f"]}],"mendeley":{"formattedCitation":"(Oktaviani &amp; Liyah Agustinah, 2021)","plainTextFormattedCitation":"(Oktaviani &amp; Liyah Agustinah, 2021)","previouslyFormattedCitation":"(Oktaviani &amp; Liyah Agustinah, 2021)"},"properties":{"noteIndex":0},"schema":"https://github.com/citation-style-language/schema/raw/master/csl-citation.json"}</w:instrText>
      </w:r>
      <w:r w:rsidR="007C56E9">
        <w:fldChar w:fldCharType="separate"/>
      </w:r>
      <w:r w:rsidR="00A97B43" w:rsidRPr="00A97B43">
        <w:rPr>
          <w:noProof/>
        </w:rPr>
        <w:t>(Oktaviani &amp; Liyah Agustinah, 2021)</w:t>
      </w:r>
      <w:r w:rsidR="007C56E9">
        <w:fldChar w:fldCharType="end"/>
      </w:r>
      <w:r w:rsidR="003601BC" w:rsidRPr="00F27FF7">
        <w:t>.</w:t>
      </w:r>
      <w:r w:rsidR="00C129E9">
        <w:t xml:space="preserve"> Berikut beberapa kegiatan yang dilakukan: </w:t>
      </w:r>
    </w:p>
    <w:p w14:paraId="5D9D233F" w14:textId="77777777" w:rsidR="00074C0A" w:rsidRPr="00F27FF7" w:rsidRDefault="00074C0A" w:rsidP="00F27FF7">
      <w:pPr>
        <w:tabs>
          <w:tab w:val="left" w:pos="900"/>
        </w:tabs>
        <w:jc w:val="both"/>
      </w:pPr>
    </w:p>
    <w:p w14:paraId="095CA225" w14:textId="77777777" w:rsidR="009C7666" w:rsidRDefault="003601BC" w:rsidP="00074C0A">
      <w:pPr>
        <w:pStyle w:val="ListParagraph"/>
        <w:numPr>
          <w:ilvl w:val="0"/>
          <w:numId w:val="14"/>
        </w:numPr>
        <w:tabs>
          <w:tab w:val="left" w:pos="1134"/>
        </w:tabs>
        <w:spacing w:after="0"/>
        <w:jc w:val="both"/>
        <w:rPr>
          <w:rFonts w:ascii="Times New Roman" w:hAnsi="Times New Roman"/>
          <w:sz w:val="24"/>
          <w:szCs w:val="24"/>
        </w:rPr>
      </w:pPr>
      <w:r w:rsidRPr="003C6D62">
        <w:rPr>
          <w:rFonts w:ascii="Times New Roman" w:hAnsi="Times New Roman"/>
          <w:sz w:val="24"/>
          <w:szCs w:val="24"/>
        </w:rPr>
        <w:t>Quis me</w:t>
      </w:r>
      <w:r w:rsidRPr="003C6D62">
        <w:rPr>
          <w:rFonts w:ascii="Microsoft Himalaya" w:hAnsi="Microsoft Himalaya"/>
          <w:color w:val="000000" w:themeColor="text1"/>
          <w:spacing w:val="-20"/>
          <w:w w:val="1"/>
          <w:sz w:val="5"/>
          <w:szCs w:val="24"/>
        </w:rPr>
        <w:t>ii</w:t>
      </w:r>
      <w:r w:rsidRPr="003C6D62">
        <w:rPr>
          <w:rFonts w:ascii="Times New Roman" w:hAnsi="Times New Roman"/>
          <w:sz w:val="24"/>
          <w:szCs w:val="24"/>
        </w:rPr>
        <w:t>rde</w:t>
      </w:r>
      <w:r w:rsidRPr="003C6D62">
        <w:rPr>
          <w:rFonts w:ascii="Microsoft Himalaya" w:hAnsi="Microsoft Himalaya"/>
          <w:color w:val="000000" w:themeColor="text1"/>
          <w:spacing w:val="-20"/>
          <w:w w:val="1"/>
          <w:sz w:val="5"/>
          <w:szCs w:val="24"/>
        </w:rPr>
        <w:t>ii</w:t>
      </w:r>
      <w:r w:rsidRPr="003C6D62">
        <w:rPr>
          <w:rFonts w:ascii="Times New Roman" w:hAnsi="Times New Roman"/>
          <w:sz w:val="24"/>
          <w:szCs w:val="24"/>
        </w:rPr>
        <w:t>k</w:t>
      </w:r>
      <w:r w:rsidR="003C6D62">
        <w:rPr>
          <w:rFonts w:ascii="Times New Roman" w:hAnsi="Times New Roman"/>
          <w:sz w:val="24"/>
          <w:szCs w:val="24"/>
        </w:rPr>
        <w:t>a</w:t>
      </w:r>
      <w:r w:rsidRPr="003C6D62">
        <w:rPr>
          <w:rFonts w:ascii="Times New Roman" w:hAnsi="Times New Roman"/>
          <w:sz w:val="24"/>
          <w:szCs w:val="24"/>
        </w:rPr>
        <w:tab/>
      </w:r>
    </w:p>
    <w:p w14:paraId="6BEBCB27" w14:textId="6CF860B9" w:rsidR="00B13047" w:rsidRPr="00074C0A" w:rsidRDefault="003601BC" w:rsidP="00074C0A">
      <w:pPr>
        <w:widowControl w:val="0"/>
        <w:autoSpaceDE w:val="0"/>
        <w:autoSpaceDN w:val="0"/>
        <w:adjustRightInd w:val="0"/>
        <w:ind w:firstLine="851"/>
        <w:jc w:val="both"/>
      </w:pPr>
      <w:r w:rsidRPr="009C7666">
        <w:t>Program quis me</w:t>
      </w:r>
      <w:r w:rsidRPr="009C7666">
        <w:rPr>
          <w:color w:val="000000" w:themeColor="text1"/>
          <w:spacing w:val="-20"/>
          <w:w w:val="1"/>
        </w:rPr>
        <w:t>ii</w:t>
      </w:r>
      <w:r w:rsidRPr="009C7666">
        <w:t>rde</w:t>
      </w:r>
      <w:r w:rsidRPr="009C7666">
        <w:rPr>
          <w:color w:val="000000" w:themeColor="text1"/>
          <w:spacing w:val="-20"/>
          <w:w w:val="1"/>
        </w:rPr>
        <w:t>ii</w:t>
      </w:r>
      <w:r w:rsidRPr="009C7666">
        <w:t>ka me</w:t>
      </w:r>
      <w:r w:rsidRPr="009C7666">
        <w:rPr>
          <w:color w:val="000000" w:themeColor="text1"/>
          <w:spacing w:val="-20"/>
          <w:w w:val="1"/>
        </w:rPr>
        <w:t>ii</w:t>
      </w:r>
      <w:r w:rsidRPr="009C7666">
        <w:t>rupakan strate</w:t>
      </w:r>
      <w:r w:rsidRPr="009C7666">
        <w:rPr>
          <w:color w:val="000000" w:themeColor="text1"/>
          <w:spacing w:val="-20"/>
          <w:w w:val="1"/>
        </w:rPr>
        <w:t>ii</w:t>
      </w:r>
      <w:r w:rsidRPr="009C7666">
        <w:t>gi yang dibe</w:t>
      </w:r>
      <w:r w:rsidRPr="009C7666">
        <w:rPr>
          <w:color w:val="000000" w:themeColor="text1"/>
          <w:spacing w:val="-20"/>
          <w:w w:val="1"/>
        </w:rPr>
        <w:t>ii</w:t>
      </w:r>
      <w:r w:rsidRPr="009C7666">
        <w:t>rikan ole</w:t>
      </w:r>
      <w:r w:rsidRPr="009C7666">
        <w:rPr>
          <w:color w:val="000000" w:themeColor="text1"/>
          <w:spacing w:val="-20"/>
          <w:w w:val="1"/>
        </w:rPr>
        <w:t>ii</w:t>
      </w:r>
      <w:r w:rsidRPr="009C7666">
        <w:t>h guru te</w:t>
      </w:r>
      <w:r w:rsidRPr="009C7666">
        <w:rPr>
          <w:color w:val="000000" w:themeColor="text1"/>
          <w:spacing w:val="-20"/>
          <w:w w:val="1"/>
        </w:rPr>
        <w:t>ii</w:t>
      </w:r>
      <w:r w:rsidRPr="009C7666">
        <w:t>rhadap pe</w:t>
      </w:r>
      <w:r w:rsidRPr="009C7666">
        <w:rPr>
          <w:color w:val="000000" w:themeColor="text1"/>
          <w:spacing w:val="-20"/>
          <w:w w:val="1"/>
        </w:rPr>
        <w:t>ii</w:t>
      </w:r>
      <w:r w:rsidRPr="009C7666">
        <w:t>se</w:t>
      </w:r>
      <w:r w:rsidRPr="009C7666">
        <w:rPr>
          <w:color w:val="000000" w:themeColor="text1"/>
          <w:spacing w:val="-20"/>
          <w:w w:val="1"/>
        </w:rPr>
        <w:t>ii</w:t>
      </w:r>
      <w:r w:rsidRPr="009C7666">
        <w:t>rta didik de</w:t>
      </w:r>
      <w:r w:rsidRPr="009C7666">
        <w:rPr>
          <w:color w:val="000000" w:themeColor="text1"/>
          <w:spacing w:val="-20"/>
          <w:w w:val="1"/>
        </w:rPr>
        <w:t>ii</w:t>
      </w:r>
      <w:r w:rsidRPr="009C7666">
        <w:t>ngan me</w:t>
      </w:r>
      <w:r w:rsidRPr="009C7666">
        <w:rPr>
          <w:color w:val="000000" w:themeColor="text1"/>
          <w:spacing w:val="-20"/>
          <w:w w:val="1"/>
        </w:rPr>
        <w:t>ii</w:t>
      </w:r>
      <w:r w:rsidRPr="009C7666">
        <w:t>mbe</w:t>
      </w:r>
      <w:r w:rsidRPr="009C7666">
        <w:rPr>
          <w:color w:val="000000" w:themeColor="text1"/>
          <w:spacing w:val="-20"/>
          <w:w w:val="1"/>
        </w:rPr>
        <w:t>ii</w:t>
      </w:r>
      <w:r w:rsidRPr="009C7666">
        <w:t>rikan soal-soal pada prose</w:t>
      </w:r>
      <w:r w:rsidRPr="009C7666">
        <w:rPr>
          <w:color w:val="000000" w:themeColor="text1"/>
          <w:spacing w:val="-20"/>
          <w:w w:val="1"/>
        </w:rPr>
        <w:t>ii</w:t>
      </w:r>
      <w:r w:rsidRPr="009C7666">
        <w:t>s pe</w:t>
      </w:r>
      <w:r w:rsidRPr="009C7666">
        <w:rPr>
          <w:color w:val="000000" w:themeColor="text1"/>
          <w:spacing w:val="-20"/>
          <w:w w:val="1"/>
        </w:rPr>
        <w:t>ii</w:t>
      </w:r>
      <w:r w:rsidRPr="009C7666">
        <w:t>mbe</w:t>
      </w:r>
      <w:r w:rsidRPr="009C7666">
        <w:rPr>
          <w:color w:val="000000" w:themeColor="text1"/>
          <w:spacing w:val="-20"/>
          <w:w w:val="1"/>
        </w:rPr>
        <w:t>ii</w:t>
      </w:r>
      <w:r w:rsidRPr="009C7666">
        <w:t>lajaran yang be</w:t>
      </w:r>
      <w:r w:rsidRPr="009C7666">
        <w:rPr>
          <w:color w:val="000000" w:themeColor="text1"/>
          <w:spacing w:val="-20"/>
          <w:w w:val="1"/>
        </w:rPr>
        <w:t>ii</w:t>
      </w:r>
      <w:r w:rsidRPr="009C7666">
        <w:t>rhubungan de</w:t>
      </w:r>
      <w:r w:rsidRPr="009C7666">
        <w:rPr>
          <w:color w:val="000000" w:themeColor="text1"/>
          <w:spacing w:val="-20"/>
          <w:w w:val="1"/>
        </w:rPr>
        <w:t>ii</w:t>
      </w:r>
      <w:r w:rsidRPr="009C7666">
        <w:t>ngan mate</w:t>
      </w:r>
      <w:r w:rsidRPr="009C7666">
        <w:rPr>
          <w:color w:val="000000" w:themeColor="text1"/>
          <w:spacing w:val="-20"/>
          <w:w w:val="1"/>
        </w:rPr>
        <w:t>ii</w:t>
      </w:r>
      <w:r w:rsidRPr="009C7666">
        <w:t>ri yang te</w:t>
      </w:r>
      <w:r w:rsidRPr="009C7666">
        <w:rPr>
          <w:color w:val="000000" w:themeColor="text1"/>
          <w:spacing w:val="-20"/>
          <w:w w:val="1"/>
        </w:rPr>
        <w:t>ii</w:t>
      </w:r>
      <w:r w:rsidRPr="009C7666">
        <w:t>lah diajarkan de</w:t>
      </w:r>
      <w:r w:rsidRPr="009C7666">
        <w:rPr>
          <w:color w:val="000000" w:themeColor="text1"/>
          <w:spacing w:val="-20"/>
          <w:w w:val="1"/>
        </w:rPr>
        <w:t>ii</w:t>
      </w:r>
      <w:r w:rsidRPr="009C7666">
        <w:t>ngan tujuan untuk me</w:t>
      </w:r>
      <w:r w:rsidRPr="009C7666">
        <w:rPr>
          <w:color w:val="000000" w:themeColor="text1"/>
          <w:spacing w:val="-20"/>
          <w:w w:val="1"/>
        </w:rPr>
        <w:t>ii</w:t>
      </w:r>
      <w:r w:rsidR="0074601A" w:rsidRPr="009C7666">
        <w:t>ngukur tin</w:t>
      </w:r>
      <w:r w:rsidRPr="009C7666">
        <w:t>gkat pe</w:t>
      </w:r>
      <w:r w:rsidRPr="009C7666">
        <w:rPr>
          <w:color w:val="000000" w:themeColor="text1"/>
          <w:spacing w:val="-20"/>
          <w:w w:val="1"/>
        </w:rPr>
        <w:t>ii</w:t>
      </w:r>
      <w:r w:rsidRPr="009C7666">
        <w:t>mahaman siswa. Program ini dapat me</w:t>
      </w:r>
      <w:r w:rsidRPr="009C7666">
        <w:rPr>
          <w:color w:val="000000" w:themeColor="text1"/>
          <w:spacing w:val="-20"/>
          <w:w w:val="1"/>
        </w:rPr>
        <w:t>ii</w:t>
      </w:r>
      <w:r w:rsidRPr="009C7666">
        <w:t>ningkatkan motivasi be</w:t>
      </w:r>
      <w:r w:rsidRPr="009C7666">
        <w:rPr>
          <w:color w:val="000000" w:themeColor="text1"/>
          <w:spacing w:val="-20"/>
          <w:w w:val="1"/>
        </w:rPr>
        <w:t>ii</w:t>
      </w:r>
      <w:r w:rsidRPr="009C7666">
        <w:t>lajar siswa/siswi kare</w:t>
      </w:r>
      <w:r w:rsidRPr="009C7666">
        <w:rPr>
          <w:color w:val="000000" w:themeColor="text1"/>
          <w:spacing w:val="-20"/>
          <w:w w:val="1"/>
        </w:rPr>
        <w:t>ii</w:t>
      </w:r>
      <w:r w:rsidRPr="009C7666">
        <w:t>na de</w:t>
      </w:r>
      <w:r w:rsidRPr="009C7666">
        <w:rPr>
          <w:color w:val="000000" w:themeColor="text1"/>
          <w:spacing w:val="-20"/>
          <w:w w:val="1"/>
        </w:rPr>
        <w:t>ii</w:t>
      </w:r>
      <w:r w:rsidRPr="009C7666">
        <w:t>ngan me</w:t>
      </w:r>
      <w:r w:rsidRPr="009C7666">
        <w:rPr>
          <w:color w:val="000000" w:themeColor="text1"/>
          <w:spacing w:val="-20"/>
          <w:w w:val="1"/>
        </w:rPr>
        <w:t>ii</w:t>
      </w:r>
      <w:r w:rsidRPr="009C7666">
        <w:t>mbe</w:t>
      </w:r>
      <w:r w:rsidRPr="009C7666">
        <w:rPr>
          <w:color w:val="000000" w:themeColor="text1"/>
          <w:spacing w:val="-20"/>
          <w:w w:val="1"/>
        </w:rPr>
        <w:t>ii</w:t>
      </w:r>
      <w:r w:rsidRPr="009C7666">
        <w:t>rikan siswa/siswi se</w:t>
      </w:r>
      <w:r w:rsidRPr="009C7666">
        <w:rPr>
          <w:color w:val="000000" w:themeColor="text1"/>
          <w:spacing w:val="-20"/>
          <w:w w:val="1"/>
        </w:rPr>
        <w:t>ii</w:t>
      </w:r>
      <w:r w:rsidRPr="009C7666">
        <w:t>dikit quis di te</w:t>
      </w:r>
      <w:r w:rsidRPr="009C7666">
        <w:rPr>
          <w:color w:val="000000" w:themeColor="text1"/>
          <w:spacing w:val="-20"/>
          <w:w w:val="1"/>
        </w:rPr>
        <w:t>ii</w:t>
      </w:r>
      <w:r w:rsidRPr="009C7666">
        <w:t>ngah-te</w:t>
      </w:r>
      <w:r w:rsidRPr="009C7666">
        <w:rPr>
          <w:color w:val="000000" w:themeColor="text1"/>
          <w:spacing w:val="-20"/>
          <w:w w:val="1"/>
        </w:rPr>
        <w:t>ii</w:t>
      </w:r>
      <w:r w:rsidRPr="009C7666">
        <w:t>ngah jam pe</w:t>
      </w:r>
      <w:r w:rsidRPr="009C7666">
        <w:rPr>
          <w:color w:val="000000" w:themeColor="text1"/>
          <w:spacing w:val="-20"/>
          <w:w w:val="1"/>
        </w:rPr>
        <w:t>ii</w:t>
      </w:r>
      <w:r w:rsidRPr="009C7666">
        <w:t>mbe</w:t>
      </w:r>
      <w:r w:rsidRPr="009C7666">
        <w:rPr>
          <w:color w:val="000000" w:themeColor="text1"/>
          <w:spacing w:val="-20"/>
          <w:w w:val="1"/>
        </w:rPr>
        <w:t>ii</w:t>
      </w:r>
      <w:r w:rsidRPr="009C7666">
        <w:t>lajaran atau me</w:t>
      </w:r>
      <w:r w:rsidRPr="009C7666">
        <w:rPr>
          <w:color w:val="000000" w:themeColor="text1"/>
          <w:spacing w:val="-20"/>
          <w:w w:val="1"/>
        </w:rPr>
        <w:t>ii</w:t>
      </w:r>
      <w:r w:rsidRPr="009C7666">
        <w:t>jalang waktu pulang se</w:t>
      </w:r>
      <w:r w:rsidRPr="009C7666">
        <w:rPr>
          <w:color w:val="000000" w:themeColor="text1"/>
          <w:spacing w:val="-20"/>
          <w:w w:val="1"/>
        </w:rPr>
        <w:t>ii</w:t>
      </w:r>
      <w:r w:rsidR="0074601A" w:rsidRPr="009C7666">
        <w:t xml:space="preserve">kolah </w:t>
      </w:r>
      <w:r w:rsidRPr="009C7666">
        <w:t>dapat me</w:t>
      </w:r>
      <w:r w:rsidRPr="009C7666">
        <w:rPr>
          <w:color w:val="000000" w:themeColor="text1"/>
          <w:spacing w:val="-20"/>
          <w:w w:val="1"/>
        </w:rPr>
        <w:t>ii</w:t>
      </w:r>
      <w:r w:rsidRPr="009C7666">
        <w:t>mbangkitkan ke</w:t>
      </w:r>
      <w:r w:rsidRPr="009C7666">
        <w:rPr>
          <w:color w:val="000000" w:themeColor="text1"/>
          <w:spacing w:val="-20"/>
          <w:w w:val="1"/>
        </w:rPr>
        <w:t>ii</w:t>
      </w:r>
      <w:r w:rsidRPr="009C7666">
        <w:t>mbali se</w:t>
      </w:r>
      <w:r w:rsidRPr="009C7666">
        <w:rPr>
          <w:color w:val="000000" w:themeColor="text1"/>
          <w:spacing w:val="-20"/>
          <w:w w:val="1"/>
        </w:rPr>
        <w:t>ii</w:t>
      </w:r>
      <w:r w:rsidRPr="009C7666">
        <w:t>mangat siswa/siswi yang tadinya malas me</w:t>
      </w:r>
      <w:r w:rsidRPr="009C7666">
        <w:rPr>
          <w:color w:val="000000" w:themeColor="text1"/>
          <w:spacing w:val="-20"/>
          <w:w w:val="1"/>
        </w:rPr>
        <w:t>ii</w:t>
      </w:r>
      <w:r w:rsidRPr="009C7666">
        <w:t>njadi be</w:t>
      </w:r>
      <w:r w:rsidRPr="009C7666">
        <w:rPr>
          <w:color w:val="000000" w:themeColor="text1"/>
          <w:spacing w:val="-20"/>
          <w:w w:val="1"/>
        </w:rPr>
        <w:t>ii</w:t>
      </w:r>
      <w:r w:rsidRPr="009C7666">
        <w:t>rse</w:t>
      </w:r>
      <w:r w:rsidRPr="009C7666">
        <w:rPr>
          <w:color w:val="000000" w:themeColor="text1"/>
          <w:spacing w:val="-20"/>
          <w:w w:val="1"/>
        </w:rPr>
        <w:t>ii</w:t>
      </w:r>
      <w:r w:rsidRPr="009C7666">
        <w:t>mangat ke</w:t>
      </w:r>
      <w:r w:rsidRPr="009C7666">
        <w:rPr>
          <w:color w:val="000000" w:themeColor="text1"/>
          <w:spacing w:val="-20"/>
          <w:w w:val="1"/>
        </w:rPr>
        <w:t>ii</w:t>
      </w:r>
      <w:r w:rsidRPr="009C7666">
        <w:t>mbali. Se</w:t>
      </w:r>
      <w:r w:rsidRPr="009C7666">
        <w:rPr>
          <w:color w:val="000000" w:themeColor="text1"/>
          <w:spacing w:val="-20"/>
          <w:w w:val="1"/>
        </w:rPr>
        <w:t>ii</w:t>
      </w:r>
      <w:r w:rsidRPr="009C7666">
        <w:t>pe</w:t>
      </w:r>
      <w:r w:rsidRPr="009C7666">
        <w:rPr>
          <w:color w:val="000000" w:themeColor="text1"/>
          <w:spacing w:val="-20"/>
          <w:w w:val="1"/>
        </w:rPr>
        <w:t>ii</w:t>
      </w:r>
      <w:r w:rsidRPr="009C7666">
        <w:t>rti yang di ungkapkan ole</w:t>
      </w:r>
      <w:r w:rsidRPr="009C7666">
        <w:rPr>
          <w:color w:val="000000" w:themeColor="text1"/>
          <w:spacing w:val="-20"/>
          <w:w w:val="1"/>
        </w:rPr>
        <w:t>ii</w:t>
      </w:r>
      <w:r w:rsidRPr="009C7666">
        <w:t>h salah satu siswi ke</w:t>
      </w:r>
      <w:r w:rsidRPr="009C7666">
        <w:rPr>
          <w:color w:val="000000" w:themeColor="text1"/>
          <w:spacing w:val="-20"/>
          <w:w w:val="1"/>
        </w:rPr>
        <w:t>ii</w:t>
      </w:r>
      <w:r w:rsidRPr="009C7666">
        <w:t>las III yang be</w:t>
      </w:r>
      <w:r w:rsidRPr="009C7666">
        <w:rPr>
          <w:color w:val="000000" w:themeColor="text1"/>
          <w:spacing w:val="-20"/>
          <w:w w:val="1"/>
        </w:rPr>
        <w:t>ii</w:t>
      </w:r>
      <w:r w:rsidRPr="009C7666">
        <w:t>rnama</w:t>
      </w:r>
      <w:r w:rsidR="00074C0A">
        <w:t xml:space="preserve"> </w:t>
      </w:r>
      <w:r w:rsidR="00074C0A" w:rsidRPr="00074C0A">
        <w:rPr>
          <w:vertAlign w:val="superscript"/>
        </w:rPr>
        <w:fldChar w:fldCharType="begin" w:fldLock="1"/>
      </w:r>
      <w:r w:rsidR="00074C0A" w:rsidRPr="00074C0A">
        <w:instrText>ADDIN CSL_CITATION {"citationItems":[{"id":"ITEM-1","itemData":{"author":[{"dropping-particle":"","family":"Aqilah","given":"","non-dropping-particle":"","parse-names":false,"suffix":""}],"container-title":"Wawancara","id":"ITEM-1","issued":{"date-parts":[["2022"]]},"title":"(","type":"paper-conference"},"uris":["http://www.mendeley.com/documents/?uuid=356c486d-ce59-48f4-a36b-48424b2c9fe9"]}],"mendeley":{"formattedCitation":"(Aqilah, 2022)","manualFormatting":"(Aqilah, 2023)","plainTextFormattedCitation":"(Aqilah, 2022)","previouslyFormattedCitation":"(Aqilah 2022)"},"properties":{"noteIndex":0},"schema":"https://github.com/citation-style-language/schema/raw/master/csl-citation.json"}</w:instrText>
      </w:r>
      <w:r w:rsidR="00074C0A" w:rsidRPr="00074C0A">
        <w:rPr>
          <w:vertAlign w:val="superscript"/>
        </w:rPr>
        <w:fldChar w:fldCharType="separate"/>
      </w:r>
      <w:r w:rsidR="00074C0A" w:rsidRPr="00074C0A">
        <w:t>(Aqilah, 2023)</w:t>
      </w:r>
      <w:r w:rsidR="00074C0A" w:rsidRPr="00074C0A">
        <w:fldChar w:fldCharType="end"/>
      </w:r>
      <w:r w:rsidR="00074C0A">
        <w:t xml:space="preserve"> </w:t>
      </w:r>
      <w:r w:rsidRPr="00074C0A">
        <w:t>:</w:t>
      </w:r>
    </w:p>
    <w:p w14:paraId="59640D94" w14:textId="2430999B" w:rsidR="001B4B8F" w:rsidRDefault="003601BC" w:rsidP="009C6C7C">
      <w:pPr>
        <w:pStyle w:val="ListParagraph"/>
        <w:tabs>
          <w:tab w:val="left" w:pos="1134"/>
        </w:tabs>
        <w:spacing w:line="240" w:lineRule="auto"/>
        <w:ind w:left="900"/>
        <w:jc w:val="both"/>
        <w:rPr>
          <w:rFonts w:ascii="Times New Roman" w:hAnsi="Times New Roman"/>
          <w:sz w:val="24"/>
          <w:szCs w:val="24"/>
        </w:rPr>
      </w:pPr>
      <w:r w:rsidRPr="009125BB">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 adanya program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 di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h jam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n atau diakhir jam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icu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angat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 kami. Ka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a 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an di adakanya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ka, kami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ngingat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al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an yang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usan kam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ajarin atau ma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 yang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nah kami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rima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9125BB">
        <w:rPr>
          <w:rFonts w:ascii="Times New Roman" w:hAnsi="Times New Roman"/>
          <w:sz w:val="24"/>
          <w:szCs w:val="24"/>
        </w:rPr>
        <w:t>lumnya”.</w:t>
      </w:r>
    </w:p>
    <w:p w14:paraId="778186D4" w14:textId="77777777" w:rsidR="00DA410F" w:rsidRPr="00DA410F" w:rsidRDefault="00DA410F" w:rsidP="00DA410F">
      <w:pPr>
        <w:pStyle w:val="ListParagraph"/>
        <w:tabs>
          <w:tab w:val="left" w:pos="1134"/>
        </w:tabs>
        <w:ind w:left="900"/>
        <w:jc w:val="both"/>
        <w:rPr>
          <w:rFonts w:ascii="Times New Roman" w:hAnsi="Times New Roman"/>
          <w:sz w:val="24"/>
          <w:szCs w:val="24"/>
        </w:rPr>
      </w:pPr>
    </w:p>
    <w:p w14:paraId="0112D29E" w14:textId="1EA147AB" w:rsidR="009C7666" w:rsidRDefault="001B4B8F"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lastRenderedPageBreak/>
        <w:tab/>
      </w:r>
      <w:r w:rsidR="009C7666">
        <w:rPr>
          <w:rFonts w:ascii="Times New Roman" w:hAnsi="Times New Roman"/>
          <w:sz w:val="24"/>
          <w:szCs w:val="24"/>
        </w:rPr>
        <w:t>Hal serupa juga diungkapkan oleh saudara</w:t>
      </w:r>
      <w:r w:rsidR="009709B1">
        <w:rPr>
          <w:rFonts w:ascii="Times New Roman" w:hAnsi="Times New Roman"/>
          <w:sz w:val="24"/>
          <w:szCs w:val="24"/>
        </w:rPr>
        <w:t xml:space="preserve"> Ibrahim siswa kelas V:</w:t>
      </w:r>
    </w:p>
    <w:p w14:paraId="7EC31FA0" w14:textId="66E145CB" w:rsidR="009709B1" w:rsidRDefault="009709B1" w:rsidP="009C6C7C">
      <w:pPr>
        <w:pStyle w:val="ListParagraph"/>
        <w:tabs>
          <w:tab w:val="left" w:pos="1440"/>
        </w:tabs>
        <w:spacing w:line="240" w:lineRule="auto"/>
        <w:ind w:left="900"/>
        <w:jc w:val="both"/>
        <w:rPr>
          <w:rFonts w:ascii="Times New Roman" w:hAnsi="Times New Roman"/>
          <w:sz w:val="24"/>
          <w:szCs w:val="24"/>
        </w:rPr>
      </w:pPr>
      <w:r>
        <w:rPr>
          <w:rFonts w:ascii="Times New Roman" w:hAnsi="Times New Roman"/>
          <w:sz w:val="24"/>
          <w:szCs w:val="24"/>
        </w:rPr>
        <w:t>“Pelaksanaan progra</w:t>
      </w:r>
      <w:r w:rsidR="009C6C7C">
        <w:rPr>
          <w:rFonts w:ascii="Times New Roman" w:hAnsi="Times New Roman"/>
          <w:sz w:val="24"/>
          <w:szCs w:val="24"/>
        </w:rPr>
        <w:t>m quis merdeka yang diadakan</w:t>
      </w:r>
      <w:r>
        <w:rPr>
          <w:rFonts w:ascii="Times New Roman" w:hAnsi="Times New Roman"/>
          <w:sz w:val="24"/>
          <w:szCs w:val="24"/>
        </w:rPr>
        <w:t xml:space="preserve"> oleh guru dalam pembelajaran sangat membantu semangat belajar kami, apalagi ketika guru mengadakannya </w:t>
      </w:r>
      <w:r w:rsidR="009C6C7C">
        <w:rPr>
          <w:rFonts w:ascii="Times New Roman" w:hAnsi="Times New Roman"/>
          <w:sz w:val="24"/>
          <w:szCs w:val="24"/>
        </w:rPr>
        <w:t>disaat</w:t>
      </w:r>
      <w:r>
        <w:rPr>
          <w:rFonts w:ascii="Times New Roman" w:hAnsi="Times New Roman"/>
          <w:sz w:val="24"/>
          <w:szCs w:val="24"/>
        </w:rPr>
        <w:t xml:space="preserve"> jam pulang sekolah. Hal tersebut sangat membantu kami untuk mengingat kembali pembelajaran apa saja yang telah kami pelajari </w:t>
      </w:r>
      <w:r w:rsidR="009C6C7C">
        <w:rPr>
          <w:rFonts w:ascii="Times New Roman" w:hAnsi="Times New Roman"/>
          <w:sz w:val="24"/>
          <w:szCs w:val="24"/>
        </w:rPr>
        <w:t>hari ini</w:t>
      </w:r>
      <w:r>
        <w:rPr>
          <w:rFonts w:ascii="Times New Roman" w:hAnsi="Times New Roman"/>
          <w:sz w:val="24"/>
          <w:szCs w:val="24"/>
        </w:rPr>
        <w:t>”.</w:t>
      </w:r>
    </w:p>
    <w:p w14:paraId="3166ED1D" w14:textId="77777777" w:rsidR="009C6C7C" w:rsidRDefault="009C6C7C" w:rsidP="009C6C7C">
      <w:pPr>
        <w:pStyle w:val="ListParagraph"/>
        <w:tabs>
          <w:tab w:val="left" w:pos="1440"/>
        </w:tabs>
        <w:spacing w:line="240" w:lineRule="auto"/>
        <w:ind w:left="900"/>
        <w:jc w:val="both"/>
        <w:rPr>
          <w:rFonts w:ascii="Times New Roman" w:hAnsi="Times New Roman"/>
          <w:sz w:val="24"/>
          <w:szCs w:val="24"/>
        </w:rPr>
      </w:pPr>
    </w:p>
    <w:p w14:paraId="2BCEE8DE" w14:textId="48C0E1AF" w:rsidR="0074601A" w:rsidRDefault="009C7666"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DA410F">
        <w:rPr>
          <w:rFonts w:ascii="Times New Roman" w:hAnsi="Times New Roman"/>
          <w:sz w:val="24"/>
          <w:szCs w:val="24"/>
        </w:rPr>
        <w:t xml:space="preserve">Kegiatan belajar yang kreatif seperti menggunakan benda-benda konkret, bermain games atau quis, membangun siswa untuk meningkatkan kreatifitas dan keberanian pada diri siswa </w:t>
      </w:r>
      <w:r w:rsidR="003C6D62">
        <w:rPr>
          <w:rFonts w:ascii="Times New Roman" w:hAnsi="Times New Roman"/>
          <w:sz w:val="24"/>
          <w:szCs w:val="24"/>
        </w:rPr>
        <w:fldChar w:fldCharType="begin" w:fldLock="1"/>
      </w:r>
      <w:r w:rsidR="003C6D62">
        <w:rPr>
          <w:rFonts w:ascii="Times New Roman" w:hAnsi="Times New Roman"/>
          <w:sz w:val="24"/>
          <w:szCs w:val="24"/>
        </w:rPr>
        <w:instrText>ADDIN CSL_CITATION {"citationItems":[{"id":"ITEM-1","itemData":{"DOI":"https://doi.org/10.37478/abdika.v2i3.2074","author":[{"dropping-particle":"","family":"Simorangkir","given":"Abel Holong Andriel","non-dropping-particle":"","parse-names":false,"suffix":""}],"container-title":"Jurnal Pengabdian Masyarakat","id":"ITEM-1","issued":{"date-parts":[["2022"]]},"page":"284-290","title":"Pelaksanaan Kegiatan Literasi Pendidikan Pancasila dan Kewarganegaraan di SDN 173455 Sijamapolang melalui Program Kampus Mengajar Angkatan 3","type":"article-journal","volume":"2"},"uris":["http://www.mendeley.com/documents/?uuid=e8f30647-e437-4cfe-ac90-7e39b2c2093a"]}],"mendeley":{"formattedCitation":"(Simorangkir, 2022)","plainTextFormattedCitation":"(Simorangkir, 2022)","previouslyFormattedCitation":"(Simorangkir, 2022)"},"properties":{"noteIndex":0},"schema":"https://github.com/citation-style-language/schema/raw/master/csl-citation.json"}</w:instrText>
      </w:r>
      <w:r w:rsidR="003C6D62">
        <w:rPr>
          <w:rFonts w:ascii="Times New Roman" w:hAnsi="Times New Roman"/>
          <w:sz w:val="24"/>
          <w:szCs w:val="24"/>
        </w:rPr>
        <w:fldChar w:fldCharType="separate"/>
      </w:r>
      <w:r w:rsidR="003C6D62" w:rsidRPr="003C6D62">
        <w:rPr>
          <w:rFonts w:ascii="Times New Roman" w:hAnsi="Times New Roman"/>
          <w:noProof/>
          <w:sz w:val="24"/>
          <w:szCs w:val="24"/>
        </w:rPr>
        <w:t>(Simorangkir, 2022)</w:t>
      </w:r>
      <w:r w:rsidR="003C6D62">
        <w:rPr>
          <w:rFonts w:ascii="Times New Roman" w:hAnsi="Times New Roman"/>
          <w:sz w:val="24"/>
          <w:szCs w:val="24"/>
        </w:rPr>
        <w:fldChar w:fldCharType="end"/>
      </w:r>
      <w:r w:rsidR="00DA410F">
        <w:rPr>
          <w:rFonts w:ascii="Times New Roman" w:hAnsi="Times New Roman"/>
          <w:sz w:val="24"/>
          <w:szCs w:val="24"/>
        </w:rPr>
        <w:t xml:space="preserve">. </w:t>
      </w:r>
      <w:r w:rsidR="00AA0BF0">
        <w:rPr>
          <w:rFonts w:ascii="Times New Roman" w:hAnsi="Times New Roman"/>
          <w:sz w:val="24"/>
          <w:szCs w:val="24"/>
        </w:rPr>
        <w:t>Adapun l</w:t>
      </w:r>
      <w:r w:rsidR="0074601A">
        <w:rPr>
          <w:rFonts w:ascii="Times New Roman" w:hAnsi="Times New Roman"/>
          <w:sz w:val="24"/>
          <w:szCs w:val="24"/>
        </w:rPr>
        <w:t>angkah-langkah dalam pelaksanan program quis merdeka, yaitu:</w:t>
      </w:r>
    </w:p>
    <w:p w14:paraId="66E83C32" w14:textId="6B13809B" w:rsidR="0022695F" w:rsidRDefault="0074601A" w:rsidP="0074601A">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Guru akan</w:t>
      </w:r>
      <w:r w:rsidR="0022695F">
        <w:rPr>
          <w:rFonts w:ascii="Times New Roman" w:hAnsi="Times New Roman"/>
          <w:sz w:val="24"/>
          <w:szCs w:val="24"/>
        </w:rPr>
        <w:t xml:space="preserve"> memberikan beberapa pertanya yang berkaitan dengan materi yang sedang mereka pelajari</w:t>
      </w:r>
      <w:r w:rsidR="00DA410F">
        <w:rPr>
          <w:rFonts w:ascii="Times New Roman" w:hAnsi="Times New Roman"/>
          <w:sz w:val="24"/>
          <w:szCs w:val="24"/>
        </w:rPr>
        <w:t>.</w:t>
      </w:r>
    </w:p>
    <w:p w14:paraId="7B496A5A" w14:textId="6639BC9B" w:rsidR="0022695F" w:rsidRDefault="0022695F" w:rsidP="0074601A">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Bagi siswa yang bisa menjawab dengan cepat, guru akan memberika hadiah atau nilai lebih kepada siswa tersebut</w:t>
      </w:r>
      <w:r w:rsidR="00DA410F">
        <w:rPr>
          <w:rFonts w:ascii="Times New Roman" w:hAnsi="Times New Roman"/>
          <w:sz w:val="24"/>
          <w:szCs w:val="24"/>
        </w:rPr>
        <w:t>.</w:t>
      </w:r>
    </w:p>
    <w:p w14:paraId="571A4ECD" w14:textId="44835E0B" w:rsidR="0022695F" w:rsidRDefault="0022695F" w:rsidP="001B4B8F">
      <w:pPr>
        <w:pStyle w:val="ListParagraph"/>
        <w:numPr>
          <w:ilvl w:val="0"/>
          <w:numId w:val="19"/>
        </w:numPr>
        <w:tabs>
          <w:tab w:val="left" w:pos="1134"/>
        </w:tabs>
        <w:ind w:left="1170" w:hanging="270"/>
        <w:jc w:val="both"/>
        <w:rPr>
          <w:rFonts w:ascii="Times New Roman" w:hAnsi="Times New Roman"/>
          <w:sz w:val="24"/>
          <w:szCs w:val="24"/>
        </w:rPr>
      </w:pPr>
      <w:r>
        <w:rPr>
          <w:rFonts w:ascii="Times New Roman" w:hAnsi="Times New Roman"/>
          <w:sz w:val="24"/>
          <w:szCs w:val="24"/>
        </w:rPr>
        <w:t>Dan jika ada sebagian dari siswa yang tidak bisa menjawab akan diberika hukuman, seperti disuruh maju kedepan untuk menyanyikan lagu kebangsaan atau disuruh untuk menghafal perkalian, sesuai dengan apa yang dim</w:t>
      </w:r>
      <w:r w:rsidR="00DA410F">
        <w:rPr>
          <w:rFonts w:ascii="Times New Roman" w:hAnsi="Times New Roman"/>
          <w:sz w:val="24"/>
          <w:szCs w:val="24"/>
        </w:rPr>
        <w:t>inta oleh guru</w:t>
      </w:r>
      <w:r>
        <w:rPr>
          <w:rFonts w:ascii="Times New Roman" w:hAnsi="Times New Roman"/>
          <w:sz w:val="24"/>
          <w:szCs w:val="24"/>
        </w:rPr>
        <w:t>.</w:t>
      </w:r>
    </w:p>
    <w:p w14:paraId="7D549310" w14:textId="12156174" w:rsidR="0022695F" w:rsidRPr="00074C0A" w:rsidRDefault="00AA0BF0" w:rsidP="00074C0A">
      <w:pPr>
        <w:widowControl w:val="0"/>
        <w:autoSpaceDE w:val="0"/>
        <w:autoSpaceDN w:val="0"/>
        <w:adjustRightInd w:val="0"/>
        <w:ind w:firstLine="851"/>
        <w:jc w:val="both"/>
      </w:pPr>
      <w:r>
        <w:t>Kegiatan tersebut dilakukan guru setiap hari dalam kelas ketika proses bela</w:t>
      </w:r>
      <w:r w:rsidR="00DA410F">
        <w:t>jar mengajar sedang berlangsung</w:t>
      </w:r>
      <w:r>
        <w:t xml:space="preserve">. </w:t>
      </w:r>
      <w:r w:rsidR="0022695F">
        <w:t>Hal ini di ungkapkan ol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074C0A">
        <w:t xml:space="preserve">h Ibu </w:t>
      </w:r>
      <w:r w:rsidR="00074C0A" w:rsidRPr="00074C0A">
        <w:rPr>
          <w:vertAlign w:val="superscript"/>
        </w:rPr>
        <w:fldChar w:fldCharType="begin" w:fldLock="1"/>
      </w:r>
      <w:r w:rsidR="00074C0A" w:rsidRPr="00074C0A">
        <w:instrText>ADDIN CSL_CITATION {"citationItems":[{"id":"ITEM-1","itemData":{"author":[{"dropping-particle":"","family":"Magfirah","given":"","non-dropping-particle":"","parse-names":false,"suffix":""}],"container-title":"Wawancara","id":"ITEM-1","issued":{"date-parts":[["2022"]]},"title":"(","type":"paper-conference"},"uris":["http://www.mendeley.com/documents/?uuid=7b1abbf5-4928-4265-8e30-4b41224c7739"]}],"mendeley":{"formattedCitation":"(Magfirah, 2022)","manualFormatting":"(Magfirah, 2023)","plainTextFormattedCitation":"(Magfirah, 2022)","previouslyFormattedCitation":"(Magfirah 2022)"},"properties":{"noteIndex":0},"schema":"https://github.com/citation-style-language/schema/raw/master/csl-citation.json"}</w:instrText>
      </w:r>
      <w:r w:rsidR="00074C0A" w:rsidRPr="00074C0A">
        <w:rPr>
          <w:vertAlign w:val="superscript"/>
        </w:rPr>
        <w:fldChar w:fldCharType="separate"/>
      </w:r>
      <w:r w:rsidR="00074C0A" w:rsidRPr="00074C0A">
        <w:t>(Magfirah, 2023)</w:t>
      </w:r>
      <w:r w:rsidR="00074C0A" w:rsidRPr="00074C0A">
        <w:fldChar w:fldCharType="end"/>
      </w:r>
      <w:r w:rsidR="00074C0A">
        <w:t xml:space="preserve"> </w:t>
      </w:r>
      <w:r w:rsidR="0022695F">
        <w:t>(Guru Wali K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22695F">
        <w:t>las 4) me</w:t>
      </w:r>
      <w:r w:rsidR="0022695F" w:rsidRPr="009A4DAC">
        <w:rPr>
          <w:rFonts w:ascii="Microsoft Himalaya" w:hAnsi="Microsoft Himalaya"/>
          <w:color w:val="000000" w:themeColor="text1"/>
          <w:spacing w:val="-20"/>
          <w:w w:val="1"/>
          <w:sz w:val="5"/>
        </w:rPr>
        <w:t>i</w:t>
      </w:r>
      <w:r w:rsidR="0022695F" w:rsidRPr="000D098C">
        <w:rPr>
          <w:rFonts w:ascii="Microsoft Himalaya" w:hAnsi="Microsoft Himalaya"/>
          <w:color w:val="000000" w:themeColor="text1"/>
          <w:spacing w:val="-20"/>
          <w:w w:val="1"/>
          <w:sz w:val="5"/>
        </w:rPr>
        <w:t>i</w:t>
      </w:r>
      <w:r w:rsidR="0022695F">
        <w:t>nyatakan bahwa:</w:t>
      </w:r>
    </w:p>
    <w:p w14:paraId="0E767B89" w14:textId="77777777" w:rsidR="00DA410F" w:rsidRDefault="00DA410F" w:rsidP="00DA410F">
      <w:pPr>
        <w:tabs>
          <w:tab w:val="left" w:pos="1440"/>
        </w:tabs>
        <w:ind w:left="900"/>
        <w:jc w:val="both"/>
      </w:pPr>
    </w:p>
    <w:p w14:paraId="76D568B1" w14:textId="25747D23" w:rsidR="0022695F" w:rsidRDefault="0022695F" w:rsidP="001B4B8F">
      <w:pPr>
        <w:pStyle w:val="ListParagraph"/>
        <w:tabs>
          <w:tab w:val="left" w:pos="1134"/>
        </w:tabs>
        <w:ind w:left="900"/>
        <w:jc w:val="both"/>
        <w:rPr>
          <w:rFonts w:ascii="Times New Roman" w:hAnsi="Times New Roman"/>
          <w:sz w:val="24"/>
          <w:szCs w:val="24"/>
        </w:rPr>
      </w:pPr>
      <w:r w:rsidRPr="004B3612">
        <w:rPr>
          <w:rFonts w:ascii="Times New Roman" w:hAnsi="Times New Roman"/>
          <w:sz w:val="24"/>
          <w:szCs w:val="24"/>
        </w:rPr>
        <w:t>“</w:t>
      </w:r>
      <w:r>
        <w:rPr>
          <w:rFonts w:ascii="Times New Roman" w:hAnsi="Times New Roman"/>
          <w:sz w:val="24"/>
          <w:szCs w:val="24"/>
        </w:rPr>
        <w:t>Qui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 adalah salah satu program yang bagus untuk d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rapkan di </w:t>
      </w:r>
      <w:r w:rsidR="009C6C7C">
        <w:rPr>
          <w:rFonts w:ascii="Times New Roman" w:hAnsi="Times New Roman"/>
          <w:sz w:val="24"/>
          <w:szCs w:val="24"/>
        </w:rPr>
        <w:t xml:space="preserve">tiap-tiap </w:t>
      </w:r>
      <w:r>
        <w:rPr>
          <w:rFonts w:ascii="Times New Roman" w:hAnsi="Times New Roman"/>
          <w:sz w:val="24"/>
          <w:szCs w:val="24"/>
        </w:rPr>
        <w:t>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supaya bisa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lajar siswa. </w:t>
      </w:r>
      <w:r w:rsidRPr="004B3612">
        <w:rPr>
          <w:rFonts w:ascii="Times New Roman" w:hAnsi="Times New Roman"/>
          <w:sz w:val="24"/>
          <w:szCs w:val="24"/>
        </w:rPr>
        <w:t>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n di ada</w:t>
      </w:r>
      <w:r>
        <w:rPr>
          <w:rFonts w:ascii="Times New Roman" w:hAnsi="Times New Roman"/>
          <w:sz w:val="24"/>
          <w:szCs w:val="24"/>
        </w:rPr>
        <w:t>kannya qui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w:t>
      </w:r>
      <w:r w:rsidRPr="004B3612">
        <w:rPr>
          <w:rFonts w:ascii="Times New Roman" w:hAnsi="Times New Roman"/>
          <w:sz w:val="24"/>
          <w:szCs w:val="24"/>
        </w:rPr>
        <w:t xml:space="preserve"> dapat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antu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ingkatkan motivasi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 siswa/siswi. Dari siswa yang kurang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angat 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m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rang 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ih fokus d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angat ka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a adanya hiburan atau g</w:t>
      </w:r>
      <w:r>
        <w:rPr>
          <w:rFonts w:ascii="Times New Roman" w:hAnsi="Times New Roman"/>
          <w:sz w:val="24"/>
          <w:szCs w:val="24"/>
        </w:rPr>
        <w:t>a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w:t>
      </w:r>
      <w:r w:rsidRPr="004B3612">
        <w:rPr>
          <w:rFonts w:ascii="Times New Roman" w:hAnsi="Times New Roman"/>
          <w:sz w:val="24"/>
          <w:szCs w:val="24"/>
        </w:rPr>
        <w:t xml:space="preserve"> di dalam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s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u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ulai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an baru</w:t>
      </w:r>
      <w:r>
        <w:rPr>
          <w:rFonts w:ascii="Times New Roman" w:hAnsi="Times New Roman"/>
          <w:sz w:val="24"/>
          <w:szCs w:val="24"/>
        </w:rPr>
        <w:t xml:space="preserve"> d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um jam pulang tiba</w:t>
      </w:r>
      <w:r w:rsidRPr="004B3612">
        <w:rPr>
          <w:rFonts w:ascii="Times New Roman" w:hAnsi="Times New Roman"/>
          <w:sz w:val="24"/>
          <w:szCs w:val="24"/>
        </w:rPr>
        <w:t>. Dan 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n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adakan quis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d</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siswa/siswi 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bih bisa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ngingat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mbali ma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 yang baru saja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lajari atau</w:t>
      </w:r>
      <w:r w:rsidR="00AA0BF0">
        <w:rPr>
          <w:rFonts w:ascii="Times New Roman" w:hAnsi="Times New Roman"/>
          <w:sz w:val="24"/>
          <w:szCs w:val="24"/>
        </w:rPr>
        <w:t xml:space="preserve"> materi yang akan</w:t>
      </w:r>
      <w:r w:rsidRPr="004B3612">
        <w:rPr>
          <w:rFonts w:ascii="Times New Roman" w:hAnsi="Times New Roman"/>
          <w:sz w:val="24"/>
          <w:szCs w:val="24"/>
        </w:rPr>
        <w:t xml:space="preserve">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ka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4B3612">
        <w:rPr>
          <w:rFonts w:ascii="Times New Roman" w:hAnsi="Times New Roman"/>
          <w:sz w:val="24"/>
          <w:szCs w:val="24"/>
        </w:rPr>
        <w:t>rima”</w:t>
      </w:r>
    </w:p>
    <w:p w14:paraId="4A772B51" w14:textId="77777777" w:rsidR="00DA410F" w:rsidRDefault="00B13047" w:rsidP="00F27FF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454E5EA8" w14:textId="0C5F1F10" w:rsidR="00B13047" w:rsidRDefault="00DA410F" w:rsidP="00DA410F">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Selama proses belajar mengajar berlangsung, siswa/siswi merasa senang ketika guru mengadakan quis merdeka ditengah-tengah jam pembelajaran atau menjelang waktu pulang sekolah siswa/siswi. Tujuan guru mengadakan quis merdeka yaitu supaya guru bisa mengasah kemampuan dan pengetahuan yang dimiliki oleh setiap diri individu siswa. Quis yang diberikan guru kepada siswa yaitu seputaran pertanyaan yang berkaitan dengan pengetahuan umum atau pertanyaan yang berkaitan dengan pembelajaran yang sedang meraka pelajari sekarang. Diselah-selah kegiatan quis merdeka, guru juga mengajak siswa/siswi untuk bermain games supaya siswa/siswi tidak merasa bosan karena belajar terus menerus dan siswa lebih bersemangat dalam menerima pembelajaran selanjutnya.</w:t>
      </w:r>
    </w:p>
    <w:p w14:paraId="3837619C" w14:textId="77777777" w:rsidR="00DA410F" w:rsidRPr="00F27FF7" w:rsidRDefault="00DA410F" w:rsidP="00DA410F">
      <w:pPr>
        <w:pStyle w:val="ListParagraph"/>
        <w:tabs>
          <w:tab w:val="left" w:pos="1440"/>
        </w:tabs>
        <w:ind w:left="900"/>
        <w:jc w:val="both"/>
        <w:rPr>
          <w:rFonts w:ascii="Times New Roman" w:hAnsi="Times New Roman"/>
          <w:sz w:val="24"/>
          <w:szCs w:val="24"/>
        </w:rPr>
      </w:pPr>
    </w:p>
    <w:p w14:paraId="34E0F433" w14:textId="3132FEA0" w:rsidR="00B13047" w:rsidRDefault="003601BC" w:rsidP="00B13047">
      <w:pPr>
        <w:pStyle w:val="ListParagraph"/>
        <w:numPr>
          <w:ilvl w:val="0"/>
          <w:numId w:val="14"/>
        </w:numPr>
        <w:tabs>
          <w:tab w:val="left" w:pos="1134"/>
        </w:tabs>
        <w:jc w:val="both"/>
        <w:rPr>
          <w:rFonts w:ascii="Times New Roman" w:hAnsi="Times New Roman"/>
          <w:sz w:val="24"/>
          <w:szCs w:val="24"/>
        </w:rPr>
      </w:pPr>
      <w:r w:rsidRPr="00B13047">
        <w:rPr>
          <w:rFonts w:ascii="Times New Roman" w:hAnsi="Times New Roman"/>
          <w:sz w:val="24"/>
          <w:szCs w:val="24"/>
        </w:rPr>
        <w:lastRenderedPageBreak/>
        <w:t>Ke</w:t>
      </w:r>
      <w:r w:rsidRPr="00B13047">
        <w:rPr>
          <w:rFonts w:ascii="Microsoft Himalaya" w:hAnsi="Microsoft Himalaya"/>
          <w:color w:val="000000" w:themeColor="text1"/>
          <w:spacing w:val="-20"/>
          <w:w w:val="1"/>
          <w:sz w:val="5"/>
          <w:szCs w:val="24"/>
        </w:rPr>
        <w:t>ii</w:t>
      </w:r>
      <w:r w:rsidRPr="00B13047">
        <w:rPr>
          <w:rFonts w:ascii="Times New Roman" w:hAnsi="Times New Roman"/>
          <w:sz w:val="24"/>
          <w:szCs w:val="24"/>
        </w:rPr>
        <w:t>las lite</w:t>
      </w:r>
      <w:r w:rsidRPr="00B13047">
        <w:rPr>
          <w:rFonts w:ascii="Microsoft Himalaya" w:hAnsi="Microsoft Himalaya"/>
          <w:color w:val="000000" w:themeColor="text1"/>
          <w:spacing w:val="-20"/>
          <w:w w:val="1"/>
          <w:sz w:val="5"/>
          <w:szCs w:val="24"/>
        </w:rPr>
        <w:t>ii</w:t>
      </w:r>
      <w:r w:rsidR="00DA410F">
        <w:rPr>
          <w:rFonts w:ascii="Times New Roman" w:hAnsi="Times New Roman"/>
          <w:sz w:val="24"/>
          <w:szCs w:val="24"/>
        </w:rPr>
        <w:t>rasi</w:t>
      </w:r>
    </w:p>
    <w:p w14:paraId="5915B30E" w14:textId="1CF370BE" w:rsidR="002D0AA1" w:rsidRDefault="00B13047" w:rsidP="002D0AA1">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B13047">
        <w:rPr>
          <w:rFonts w:ascii="Times New Roman" w:hAnsi="Times New Roman"/>
          <w:sz w:val="24"/>
          <w:szCs w:val="24"/>
        </w:rPr>
        <w:t>Kegiatan kelas literasi (kelas tambahan) adalah</w:t>
      </w:r>
      <w:r w:rsidR="00987303">
        <w:rPr>
          <w:rFonts w:ascii="Times New Roman" w:hAnsi="Times New Roman"/>
          <w:sz w:val="24"/>
          <w:szCs w:val="24"/>
        </w:rPr>
        <w:t xml:space="preserve"> program diharapkan dapat memberikan dampak yang pesat untuk meningkatkan kemampuan literasi dan numerasi siswa </w:t>
      </w:r>
      <w:r w:rsidR="003C6D62">
        <w:rPr>
          <w:rFonts w:ascii="Times New Roman" w:hAnsi="Times New Roman"/>
          <w:sz w:val="24"/>
          <w:szCs w:val="24"/>
        </w:rPr>
        <w:fldChar w:fldCharType="begin" w:fldLock="1"/>
      </w:r>
      <w:r w:rsidR="00CA4D88">
        <w:rPr>
          <w:rFonts w:ascii="Times New Roman" w:hAnsi="Times New Roman"/>
          <w:sz w:val="24"/>
          <w:szCs w:val="24"/>
        </w:rPr>
        <w:instrText>ADDIN CSL_CITATION {"citationItems":[{"id":"ITEM-1","itemData":{"DOI":"10.56972/jikm.v3i1.94","author":[{"dropping-particle":"","family":"Ifrida","given":"Farhana","non-dropping-particle":"","parse-names":false,"suffix":""}],"container-title":"jurnal ilmiah kampus mengajar","id":"ITEM-1","issued":{"date-parts":[["2023"]]},"page":"1-12","title":"Pengembangan dan Peningkatan Program Kemampuan Literasi dan Numerasi Siswa di Sekolah Dasar","type":"article-journal","volume":"3"},"uris":["http://www.mendeley.com/documents/?uuid=bbc1f669-0614-4a22-bea5-f580ab7183e3"]}],"mendeley":{"formattedCitation":"(Ifrida, 2023)","plainTextFormattedCitation":"(Ifrida, 2023)","previouslyFormattedCitation":"(Ifrida, 2023)"},"properties":{"noteIndex":0},"schema":"https://github.com/citation-style-language/schema/raw/master/csl-citation.json"}</w:instrText>
      </w:r>
      <w:r w:rsidR="003C6D62">
        <w:rPr>
          <w:rFonts w:ascii="Times New Roman" w:hAnsi="Times New Roman"/>
          <w:sz w:val="24"/>
          <w:szCs w:val="24"/>
        </w:rPr>
        <w:fldChar w:fldCharType="separate"/>
      </w:r>
      <w:r w:rsidR="003C6D62" w:rsidRPr="003C6D62">
        <w:rPr>
          <w:rFonts w:ascii="Times New Roman" w:hAnsi="Times New Roman"/>
          <w:noProof/>
          <w:sz w:val="24"/>
          <w:szCs w:val="24"/>
        </w:rPr>
        <w:t>(Ifrida, 2023)</w:t>
      </w:r>
      <w:r w:rsidR="003C6D62">
        <w:rPr>
          <w:rFonts w:ascii="Times New Roman" w:hAnsi="Times New Roman"/>
          <w:sz w:val="24"/>
          <w:szCs w:val="24"/>
        </w:rPr>
        <w:fldChar w:fldCharType="end"/>
      </w:r>
      <w:r w:rsidR="00987303">
        <w:rPr>
          <w:rFonts w:ascii="Times New Roman" w:hAnsi="Times New Roman"/>
          <w:sz w:val="24"/>
          <w:szCs w:val="24"/>
        </w:rPr>
        <w:t>. Program kelas literasi adalah kegiatan mingguan yang</w:t>
      </w:r>
      <w:r w:rsidR="003601BC" w:rsidRPr="00B13047">
        <w:rPr>
          <w:rFonts w:ascii="Times New Roman" w:hAnsi="Times New Roman"/>
          <w:sz w:val="24"/>
          <w:szCs w:val="24"/>
        </w:rPr>
        <w:t xml:space="preserve"> diadakan guru dalam rangka meningkatkan semangat belajar siswa/siswi.</w:t>
      </w:r>
      <w:r w:rsidR="00987303">
        <w:rPr>
          <w:rFonts w:ascii="Times New Roman" w:hAnsi="Times New Roman"/>
          <w:sz w:val="24"/>
          <w:szCs w:val="24"/>
        </w:rPr>
        <w:t xml:space="preserve"> Program ini dilaksanakan untuk kelas tinggi saja, kelas 4, 5, dan 6. Pemilihan kelas tersebut berdasarkan dari hasil analisis kebutuhan siswa dan sekolah sekaligus merupakan masukan dan guru-guru di UPT SPF SD Negeri Butung II.</w:t>
      </w:r>
      <w:r w:rsidR="003601BC" w:rsidRPr="00B13047">
        <w:rPr>
          <w:rFonts w:ascii="Times New Roman" w:hAnsi="Times New Roman"/>
          <w:sz w:val="24"/>
          <w:szCs w:val="24"/>
        </w:rPr>
        <w:t xml:space="preserve"> Dalam 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giatan k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s li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asi ini guru tidak hany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gajarkan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tang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ulis saja akan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tapi guru juga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latih siswa/siswi untuk bisa b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bicara di d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pa</w:t>
      </w:r>
      <w:r w:rsidR="00987303">
        <w:rPr>
          <w:rFonts w:ascii="Times New Roman" w:hAnsi="Times New Roman"/>
          <w:sz w:val="24"/>
          <w:szCs w:val="24"/>
        </w:rPr>
        <w:t>n orang banyak dan</w:t>
      </w:r>
      <w:r w:rsidR="003601BC" w:rsidRPr="00B13047">
        <w:rPr>
          <w:rFonts w:ascii="Times New Roman" w:hAnsi="Times New Roman"/>
          <w:sz w:val="24"/>
          <w:szCs w:val="24"/>
        </w:rPr>
        <w:t xml:space="preserve"> guru</w:t>
      </w:r>
      <w:r w:rsidR="00987303">
        <w:rPr>
          <w:rFonts w:ascii="Times New Roman" w:hAnsi="Times New Roman"/>
          <w:sz w:val="24"/>
          <w:szCs w:val="24"/>
        </w:rPr>
        <w:t xml:space="preserve"> juga</w:t>
      </w:r>
      <w:r w:rsidR="003601BC" w:rsidRPr="00B13047">
        <w:rPr>
          <w:rFonts w:ascii="Times New Roman" w:hAnsi="Times New Roman"/>
          <w:sz w:val="24"/>
          <w:szCs w:val="24"/>
        </w:rPr>
        <w:t xml:space="preserve">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mbacakan 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ah 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 dan siswa di suruh untuk m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nyimak c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ita t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rse</w:t>
      </w:r>
      <w:r w:rsidR="003601BC" w:rsidRPr="00B13047">
        <w:rPr>
          <w:rFonts w:ascii="Microsoft Himalaya" w:hAnsi="Microsoft Himalaya"/>
          <w:color w:val="000000" w:themeColor="text1"/>
          <w:spacing w:val="-20"/>
          <w:w w:val="1"/>
          <w:sz w:val="5"/>
          <w:szCs w:val="24"/>
        </w:rPr>
        <w:t>ii</w:t>
      </w:r>
      <w:r w:rsidR="003601BC" w:rsidRPr="00B13047">
        <w:rPr>
          <w:rFonts w:ascii="Times New Roman" w:hAnsi="Times New Roman"/>
          <w:sz w:val="24"/>
          <w:szCs w:val="24"/>
        </w:rPr>
        <w:t>but</w:t>
      </w:r>
      <w:r w:rsidR="00987303">
        <w:rPr>
          <w:rFonts w:ascii="Times New Roman" w:hAnsi="Times New Roman"/>
          <w:sz w:val="24"/>
          <w:szCs w:val="24"/>
        </w:rPr>
        <w:t xml:space="preserve"> lalu mereka menganalisis cerita tersebut</w:t>
      </w:r>
      <w:r w:rsidR="003601BC" w:rsidRPr="00B13047">
        <w:rPr>
          <w:rFonts w:ascii="Times New Roman" w:hAnsi="Times New Roman"/>
          <w:sz w:val="24"/>
          <w:szCs w:val="24"/>
        </w:rPr>
        <w:t xml:space="preserve">. </w:t>
      </w:r>
    </w:p>
    <w:p w14:paraId="361A28C4" w14:textId="3F324591" w:rsidR="002D0AA1" w:rsidRPr="00074C0A" w:rsidRDefault="002D0AA1" w:rsidP="00074C0A">
      <w:pPr>
        <w:widowControl w:val="0"/>
        <w:autoSpaceDE w:val="0"/>
        <w:autoSpaceDN w:val="0"/>
        <w:adjustRightInd w:val="0"/>
        <w:ind w:left="900"/>
        <w:rPr>
          <w:color w:val="000000"/>
        </w:rPr>
      </w:pPr>
      <w:r>
        <w:tab/>
      </w:r>
      <w:r>
        <w:rPr>
          <w:color w:val="000000"/>
        </w:rPr>
        <w:t>Hal 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r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but dikutip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h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liti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rdasarkan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Pr>
          <w:color w:val="000000"/>
        </w:rPr>
        <w:t>ngakuan Muliana Islami</w:t>
      </w:r>
      <w:r w:rsidR="00074C0A">
        <w:rPr>
          <w:color w:val="000000"/>
        </w:rPr>
        <w:t xml:space="preserve"> </w:t>
      </w:r>
      <w:r w:rsidR="00074C0A" w:rsidRPr="00074C0A">
        <w:rPr>
          <w:color w:val="000000"/>
          <w:vertAlign w:val="superscript"/>
        </w:rPr>
        <w:fldChar w:fldCharType="begin" w:fldLock="1"/>
      </w:r>
      <w:r w:rsidR="00074C0A" w:rsidRPr="00074C0A">
        <w:rPr>
          <w:color w:val="000000"/>
        </w:rPr>
        <w:instrText>ADDIN CSL_CITATION {"citationItems":[{"id":"ITEM-1","itemData":{"author":[{"dropping-particle":"","family":"Muliana","given":"Islami","non-dropping-particle":"","parse-names":false,"suffix":""}],"container-title":"Wawancara","id":"ITEM-1","issued":{"date-parts":[["2022"]]},"title":"No Title","type":"paper-conference"},"uris":["http://www.mendeley.com/documents/?uuid=59f3b91b-e7b2-44fb-961e-8a27a94c64ea"]}],"mendeley":{"formattedCitation":"(Muliana, 2022)","plainTextFormattedCitation":"(Muliana, 2022)","previouslyFormattedCitation":"(Muliana 2022)"},"properties":{"noteIndex":0},"schema":"https://github.com/citation-style-language/schema/raw/master/csl-citation.json"}</w:instrText>
      </w:r>
      <w:r w:rsidR="00074C0A" w:rsidRPr="00074C0A">
        <w:rPr>
          <w:color w:val="000000"/>
          <w:vertAlign w:val="superscript"/>
        </w:rPr>
        <w:fldChar w:fldCharType="separate"/>
      </w:r>
      <w:r w:rsidR="00074C0A" w:rsidRPr="00074C0A">
        <w:rPr>
          <w:color w:val="000000"/>
        </w:rPr>
        <w:t>(Muliana, 2023)</w:t>
      </w:r>
      <w:r w:rsidR="00074C0A" w:rsidRPr="00074C0A">
        <w:rPr>
          <w:color w:val="000000"/>
        </w:rPr>
        <w:fldChar w:fldCharType="end"/>
      </w:r>
      <w:r w:rsidR="00074C0A">
        <w:rPr>
          <w:color w:val="000000"/>
        </w:rPr>
        <w:t xml:space="preserve"> </w:t>
      </w:r>
      <w:r w:rsidRPr="00096B82">
        <w:rPr>
          <w:color w:val="000000"/>
        </w:rPr>
        <w:t>siswi ke</w:t>
      </w:r>
      <w:r w:rsidRPr="00096B82">
        <w:rPr>
          <w:rFonts w:ascii="Microsoft Himalaya" w:hAnsi="Microsoft Himalaya"/>
          <w:color w:val="000000" w:themeColor="text1"/>
          <w:spacing w:val="-20"/>
          <w:w w:val="1"/>
          <w:sz w:val="5"/>
        </w:rPr>
        <w:t>ii</w:t>
      </w:r>
      <w:r w:rsidRPr="00096B82">
        <w:rPr>
          <w:color w:val="000000"/>
        </w:rPr>
        <w:t>las VI dalam kalimat se</w:t>
      </w:r>
      <w:r w:rsidRPr="00096B82">
        <w:rPr>
          <w:rFonts w:ascii="Microsoft Himalaya" w:hAnsi="Microsoft Himalaya"/>
          <w:color w:val="000000" w:themeColor="text1"/>
          <w:spacing w:val="-20"/>
          <w:w w:val="1"/>
          <w:sz w:val="5"/>
        </w:rPr>
        <w:t>ii</w:t>
      </w:r>
      <w:r w:rsidRPr="00096B82">
        <w:rPr>
          <w:color w:val="000000"/>
        </w:rPr>
        <w:t>bagai be</w:t>
      </w:r>
      <w:r w:rsidRPr="00096B82">
        <w:rPr>
          <w:rFonts w:ascii="Microsoft Himalaya" w:hAnsi="Microsoft Himalaya"/>
          <w:color w:val="000000" w:themeColor="text1"/>
          <w:spacing w:val="-20"/>
          <w:w w:val="1"/>
          <w:sz w:val="5"/>
        </w:rPr>
        <w:t>ii</w:t>
      </w:r>
      <w:r w:rsidRPr="00096B82">
        <w:rPr>
          <w:color w:val="000000"/>
        </w:rPr>
        <w:t>rikut:</w:t>
      </w:r>
    </w:p>
    <w:p w14:paraId="02C47F68" w14:textId="77777777" w:rsidR="008F06E6" w:rsidRPr="002D0AA1" w:rsidRDefault="008F06E6" w:rsidP="002D0AA1">
      <w:pPr>
        <w:pStyle w:val="ListParagraph"/>
        <w:tabs>
          <w:tab w:val="left" w:pos="1440"/>
        </w:tabs>
        <w:ind w:left="900"/>
        <w:jc w:val="both"/>
        <w:rPr>
          <w:rFonts w:ascii="Times New Roman" w:hAnsi="Times New Roman"/>
          <w:sz w:val="24"/>
          <w:szCs w:val="24"/>
        </w:rPr>
      </w:pPr>
    </w:p>
    <w:p w14:paraId="14B9C729" w14:textId="041079A1" w:rsidR="002D0AA1" w:rsidRDefault="002D0AA1" w:rsidP="008F06E6">
      <w:pPr>
        <w:pStyle w:val="ListParagraph"/>
        <w:tabs>
          <w:tab w:val="left" w:pos="1134"/>
        </w:tabs>
        <w:spacing w:line="240" w:lineRule="auto"/>
        <w:ind w:left="900"/>
        <w:jc w:val="both"/>
        <w:rPr>
          <w:rFonts w:ascii="Times New Roman" w:hAnsi="Times New Roman"/>
          <w:sz w:val="24"/>
          <w:szCs w:val="24"/>
        </w:rPr>
      </w:pPr>
      <w:r>
        <w:rPr>
          <w:rFonts w:ascii="Times New Roman" w:hAnsi="Times New Roman"/>
          <w:color w:val="000000"/>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las lit</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rasi</w:t>
      </w:r>
      <w:r>
        <w:rPr>
          <w:rFonts w:ascii="Times New Roman" w:hAnsi="Times New Roman"/>
          <w:color w:val="000000"/>
          <w:sz w:val="24"/>
          <w:szCs w:val="24"/>
        </w:rPr>
        <w:t xml:space="preserve"> yang diadakan</w:t>
      </w:r>
      <w:r w:rsidRPr="000C1A6A">
        <w:rPr>
          <w:rFonts w:ascii="Times New Roman" w:hAnsi="Times New Roman"/>
          <w:color w:val="000000"/>
          <w:sz w:val="24"/>
          <w:szCs w:val="24"/>
        </w:rPr>
        <w:t xml:space="preserve"> ol</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color w:val="000000"/>
          <w:sz w:val="24"/>
          <w:szCs w:val="24"/>
        </w:rPr>
        <w:t xml:space="preserve">h guru sangat bermanfaat untuk kami, </w:t>
      </w:r>
      <w:r w:rsidRPr="000C1A6A">
        <w:rPr>
          <w:rFonts w:ascii="Times New Roman" w:hAnsi="Times New Roman"/>
          <w:color w:val="000000"/>
          <w:sz w:val="24"/>
          <w:szCs w:val="24"/>
        </w:rPr>
        <w:t>kar</w:t>
      </w:r>
      <w:r>
        <w:rPr>
          <w:rFonts w:ascii="Times New Roman" w:hAnsi="Times New Roman"/>
          <w:color w:val="000000"/>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color w:val="000000"/>
          <w:sz w:val="24"/>
          <w:szCs w:val="24"/>
        </w:rPr>
        <w:t>na</w:t>
      </w:r>
      <w:r>
        <w:rPr>
          <w:rFonts w:ascii="Times New Roman" w:hAnsi="Times New Roman"/>
          <w:color w:val="000000"/>
          <w:sz w:val="24"/>
          <w:szCs w:val="24"/>
        </w:rPr>
        <w:t xml:space="preserve"> masih ada sebagian dari kami yang belum bisa membaca dan menulis dengan baik, dan di dalam kegiatan kelas literasi kami juga dapat belajar menganalisis sebuah cerita yang dibacakan oleh guru di buku paket</w:t>
      </w:r>
      <w:r w:rsidRPr="000C1A6A">
        <w:rPr>
          <w:rFonts w:ascii="Times New Roman" w:hAnsi="Times New Roman"/>
          <w:color w:val="000000"/>
          <w:sz w:val="24"/>
          <w:szCs w:val="24"/>
        </w:rPr>
        <w:t>.</w:t>
      </w:r>
      <w:r w:rsidR="00D70FE8">
        <w:rPr>
          <w:rFonts w:ascii="Times New Roman" w:hAnsi="Times New Roman"/>
          <w:color w:val="000000"/>
          <w:sz w:val="24"/>
          <w:szCs w:val="24"/>
        </w:rPr>
        <w:t xml:space="preserve"> Kegiatan kelas literasi ini sangat membantu kami dalam proses belajar di sekolah walaupun kegiatannya diadakan di luar jam sekolah</w:t>
      </w:r>
      <w:r w:rsidRPr="000C1A6A">
        <w:rPr>
          <w:rFonts w:ascii="Times New Roman" w:hAnsi="Times New Roman"/>
          <w:color w:val="000000"/>
          <w:sz w:val="24"/>
          <w:szCs w:val="24"/>
        </w:rPr>
        <w:t>”</w:t>
      </w:r>
      <w:r w:rsidR="00D70FE8">
        <w:rPr>
          <w:rFonts w:ascii="Times New Roman" w:hAnsi="Times New Roman"/>
          <w:color w:val="000000"/>
          <w:sz w:val="24"/>
          <w:szCs w:val="24"/>
        </w:rPr>
        <w:t>.</w:t>
      </w:r>
    </w:p>
    <w:p w14:paraId="4E646E26" w14:textId="13D6771A" w:rsidR="008F06E6" w:rsidRPr="006E2D57" w:rsidRDefault="008F06E6" w:rsidP="006E2D57">
      <w:pPr>
        <w:tabs>
          <w:tab w:val="left" w:pos="1440"/>
        </w:tabs>
        <w:jc w:val="both"/>
      </w:pPr>
    </w:p>
    <w:p w14:paraId="07C72D49" w14:textId="041C6F46" w:rsidR="00A8124E" w:rsidRPr="00074C0A" w:rsidRDefault="00A8124E" w:rsidP="00074C0A">
      <w:pPr>
        <w:widowControl w:val="0"/>
        <w:autoSpaceDE w:val="0"/>
        <w:autoSpaceDN w:val="0"/>
        <w:adjustRightInd w:val="0"/>
        <w:spacing w:line="360" w:lineRule="auto"/>
        <w:ind w:left="900" w:firstLine="540"/>
        <w:rPr>
          <w:color w:val="000000"/>
        </w:rPr>
      </w:pPr>
      <w:r>
        <w:t xml:space="preserve">Hal yang sama juga diungkapkan oleh saudari </w:t>
      </w:r>
      <w:r>
        <w:rPr>
          <w:color w:val="000000"/>
        </w:rPr>
        <w:t>Astrid Ramadani</w:t>
      </w:r>
      <w:r w:rsidR="00074C0A">
        <w:rPr>
          <w:color w:val="000000"/>
        </w:rPr>
        <w:t xml:space="preserve"> </w:t>
      </w:r>
      <w:r w:rsidR="00074C0A" w:rsidRPr="00074C0A">
        <w:rPr>
          <w:color w:val="000000"/>
          <w:vertAlign w:val="superscript"/>
        </w:rPr>
        <w:fldChar w:fldCharType="begin" w:fldLock="1"/>
      </w:r>
      <w:r w:rsidR="00074C0A" w:rsidRPr="00074C0A">
        <w:rPr>
          <w:color w:val="000000"/>
        </w:rPr>
        <w:instrText>ADDIN CSL_CITATION {"citationItems":[{"id":"ITEM-1","itemData":{"author":[{"dropping-particle":"","family":"Ramadani","given":"Astrid","non-dropping-particle":"","parse-names":false,"suffix":""}],"container-title":"Wawancara","id":"ITEM-1","issued":{"date-parts":[["2022"]]},"title":"No Title","type":"paper-conference"},"uris":["http://www.mendeley.com/documents/?uuid=f0fdadbb-944c-4f6a-8e25-9d772d1013e1"]}],"mendeley":{"formattedCitation":"(Ramadani, 2022)","plainTextFormattedCitation":"(Ramadani, 2022)","previouslyFormattedCitation":"(Ramadani 2022)"},"properties":{"noteIndex":0},"schema":"https://github.com/citation-style-language/schema/raw/master/csl-citation.json"}</w:instrText>
      </w:r>
      <w:r w:rsidR="00074C0A" w:rsidRPr="00074C0A">
        <w:rPr>
          <w:color w:val="000000"/>
          <w:vertAlign w:val="superscript"/>
        </w:rPr>
        <w:fldChar w:fldCharType="separate"/>
      </w:r>
      <w:r w:rsidR="00074C0A" w:rsidRPr="00074C0A">
        <w:rPr>
          <w:color w:val="000000"/>
        </w:rPr>
        <w:t>(Ramadani, 2023)</w:t>
      </w:r>
      <w:r w:rsidR="00074C0A" w:rsidRPr="00074C0A">
        <w:rPr>
          <w:color w:val="000000"/>
        </w:rPr>
        <w:fldChar w:fldCharType="end"/>
      </w:r>
      <w:r w:rsidRPr="00B37D9E">
        <w:rPr>
          <w:color w:val="000000"/>
        </w:rPr>
        <w:t xml:space="preserve"> siswi ke</w:t>
      </w:r>
      <w:r w:rsidRPr="00B37D9E">
        <w:rPr>
          <w:rFonts w:ascii="Microsoft Himalaya" w:hAnsi="Microsoft Himalaya"/>
          <w:color w:val="000000" w:themeColor="text1"/>
          <w:spacing w:val="-20"/>
          <w:w w:val="1"/>
          <w:sz w:val="5"/>
        </w:rPr>
        <w:t>ii</w:t>
      </w:r>
      <w:r w:rsidRPr="00B37D9E">
        <w:rPr>
          <w:color w:val="000000"/>
        </w:rPr>
        <w:t>las V dalam kalimat se</w:t>
      </w:r>
      <w:r w:rsidRPr="00B37D9E">
        <w:rPr>
          <w:rFonts w:ascii="Microsoft Himalaya" w:hAnsi="Microsoft Himalaya"/>
          <w:color w:val="000000" w:themeColor="text1"/>
          <w:spacing w:val="-20"/>
          <w:w w:val="1"/>
          <w:sz w:val="5"/>
        </w:rPr>
        <w:t>ii</w:t>
      </w:r>
      <w:r w:rsidRPr="00B37D9E">
        <w:rPr>
          <w:color w:val="000000"/>
        </w:rPr>
        <w:t>bagai be</w:t>
      </w:r>
      <w:r w:rsidRPr="00B37D9E">
        <w:rPr>
          <w:rFonts w:ascii="Microsoft Himalaya" w:hAnsi="Microsoft Himalaya"/>
          <w:color w:val="000000" w:themeColor="text1"/>
          <w:spacing w:val="-20"/>
          <w:w w:val="1"/>
          <w:sz w:val="5"/>
        </w:rPr>
        <w:t>ii</w:t>
      </w:r>
      <w:r w:rsidRPr="00B37D9E">
        <w:rPr>
          <w:color w:val="000000"/>
        </w:rPr>
        <w:t>rikut:</w:t>
      </w:r>
    </w:p>
    <w:p w14:paraId="475867D6" w14:textId="77777777" w:rsidR="008F06E6" w:rsidRDefault="008F06E6" w:rsidP="00A8124E">
      <w:pPr>
        <w:pStyle w:val="ListParagraph"/>
        <w:tabs>
          <w:tab w:val="left" w:pos="1134"/>
        </w:tabs>
        <w:spacing w:line="240" w:lineRule="auto"/>
        <w:ind w:left="900"/>
        <w:jc w:val="both"/>
        <w:rPr>
          <w:rFonts w:ascii="Times New Roman" w:hAnsi="Times New Roman"/>
          <w:sz w:val="24"/>
          <w:szCs w:val="24"/>
        </w:rPr>
      </w:pPr>
    </w:p>
    <w:p w14:paraId="251A94B2" w14:textId="7F20FAF8" w:rsidR="00A8124E" w:rsidRDefault="00A8124E" w:rsidP="00A8124E">
      <w:pPr>
        <w:pStyle w:val="ListParagraph"/>
        <w:tabs>
          <w:tab w:val="left" w:pos="1134"/>
        </w:tabs>
        <w:spacing w:line="240" w:lineRule="auto"/>
        <w:ind w:left="900"/>
        <w:jc w:val="both"/>
        <w:rPr>
          <w:rFonts w:ascii="Times New Roman" w:hAnsi="Times New Roman"/>
          <w:sz w:val="24"/>
          <w:szCs w:val="24"/>
        </w:rPr>
      </w:pPr>
      <w:r w:rsidRPr="000C1A6A">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las 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r</w:t>
      </w:r>
      <w:r>
        <w:rPr>
          <w:rFonts w:ascii="Times New Roman" w:hAnsi="Times New Roman"/>
          <w:sz w:val="24"/>
          <w:szCs w:val="24"/>
        </w:rPr>
        <w:t>asi yang di ada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guru</w:t>
      </w:r>
      <w:r w:rsidRPr="000C1A6A">
        <w:rPr>
          <w:rFonts w:ascii="Times New Roman" w:hAnsi="Times New Roman"/>
          <w:sz w:val="24"/>
          <w:szCs w:val="24"/>
        </w:rPr>
        <w:t xml:space="preserve"> </w:t>
      </w:r>
      <w:r>
        <w:rPr>
          <w:rFonts w:ascii="Times New Roman" w:hAnsi="Times New Roman"/>
          <w:sz w:val="24"/>
          <w:szCs w:val="24"/>
        </w:rPr>
        <w:t>di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kolah </w:t>
      </w:r>
      <w:r w:rsidRPr="000C1A6A">
        <w:rPr>
          <w:rFonts w:ascii="Times New Roman" w:hAnsi="Times New Roman"/>
          <w:sz w:val="24"/>
          <w:szCs w:val="24"/>
        </w:rPr>
        <w:t xml:space="preserve">sangatlah </w:t>
      </w:r>
      <w:r>
        <w:rPr>
          <w:rFonts w:ascii="Times New Roman" w:hAnsi="Times New Roman"/>
          <w:sz w:val="24"/>
          <w:szCs w:val="24"/>
        </w:rPr>
        <w:t>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rmanfaat untuk siswa/siswi </w:t>
      </w:r>
      <w:r w:rsidRPr="000C1A6A">
        <w:rPr>
          <w:rFonts w:ascii="Times New Roman" w:hAnsi="Times New Roman"/>
          <w:sz w:val="24"/>
          <w:szCs w:val="24"/>
        </w:rPr>
        <w:t>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numbuhkan</w:t>
      </w:r>
      <w:r>
        <w:rPr>
          <w:rFonts w:ascii="Times New Roman" w:hAnsi="Times New Roman"/>
          <w:sz w:val="24"/>
          <w:szCs w:val="24"/>
        </w:rPr>
        <w:t xml:space="preserve">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angkan daya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fikir dan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w:t>
      </w:r>
      <w:r w:rsidRPr="000C1A6A">
        <w:rPr>
          <w:rFonts w:ascii="Times New Roman" w:hAnsi="Times New Roman"/>
          <w:sz w:val="24"/>
          <w:szCs w:val="24"/>
        </w:rPr>
        <w:t xml:space="preserve"> motivasi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lajar siswa”</w:t>
      </w:r>
    </w:p>
    <w:p w14:paraId="389CCEFA" w14:textId="77777777" w:rsidR="00A8124E" w:rsidRDefault="00D70FE8" w:rsidP="001313AB">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38903BB5" w14:textId="24B0CB13" w:rsidR="001313AB" w:rsidRDefault="00A8124E" w:rsidP="00863CFE">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D70FE8">
        <w:rPr>
          <w:rFonts w:ascii="Times New Roman" w:hAnsi="Times New Roman"/>
          <w:sz w:val="24"/>
          <w:szCs w:val="24"/>
        </w:rPr>
        <w:t>Dari hasil wawancara yang telah peneliti</w:t>
      </w:r>
      <w:r w:rsidR="00863CFE">
        <w:rPr>
          <w:rFonts w:ascii="Times New Roman" w:hAnsi="Times New Roman"/>
          <w:sz w:val="24"/>
          <w:szCs w:val="24"/>
        </w:rPr>
        <w:t xml:space="preserve"> lakukan</w:t>
      </w:r>
      <w:r w:rsidR="00D70FE8">
        <w:rPr>
          <w:rFonts w:ascii="Times New Roman" w:hAnsi="Times New Roman"/>
          <w:sz w:val="24"/>
          <w:szCs w:val="24"/>
        </w:rPr>
        <w:t xml:space="preserve"> </w:t>
      </w:r>
      <w:r w:rsidR="00863CFE">
        <w:rPr>
          <w:rFonts w:ascii="Times New Roman" w:hAnsi="Times New Roman"/>
          <w:sz w:val="24"/>
          <w:szCs w:val="24"/>
        </w:rPr>
        <w:t>dengan beberapa siswa terkait kelas literasi yang siswa ikuti</w:t>
      </w:r>
      <w:r w:rsidR="00D70FE8">
        <w:rPr>
          <w:rFonts w:ascii="Times New Roman" w:hAnsi="Times New Roman"/>
          <w:sz w:val="24"/>
          <w:szCs w:val="24"/>
        </w:rPr>
        <w:t>, penerapan program kelas literasi ditiap sekolah sangat disarankan, supaya guru bisa membantu siswa/siswa yang malas belajar membaca, menulis dan belajar bicar</w:t>
      </w:r>
      <w:r w:rsidR="001313AB">
        <w:rPr>
          <w:rFonts w:ascii="Times New Roman" w:hAnsi="Times New Roman"/>
          <w:sz w:val="24"/>
          <w:szCs w:val="24"/>
        </w:rPr>
        <w:t xml:space="preserve">a di depan orang banyak </w:t>
      </w:r>
      <w:r w:rsidR="00D70FE8">
        <w:rPr>
          <w:rFonts w:ascii="Times New Roman" w:hAnsi="Times New Roman"/>
          <w:sz w:val="24"/>
          <w:szCs w:val="24"/>
        </w:rPr>
        <w:t>di rumah</w:t>
      </w:r>
      <w:r w:rsidR="001313AB">
        <w:rPr>
          <w:rFonts w:ascii="Times New Roman" w:hAnsi="Times New Roman"/>
          <w:sz w:val="24"/>
          <w:szCs w:val="24"/>
        </w:rPr>
        <w:t xml:space="preserve"> </w:t>
      </w:r>
      <w:r w:rsidR="00C05C7A">
        <w:rPr>
          <w:rFonts w:ascii="Times New Roman" w:hAnsi="Times New Roman"/>
          <w:sz w:val="24"/>
          <w:szCs w:val="24"/>
        </w:rPr>
        <w:t xml:space="preserve">mereka </w:t>
      </w:r>
      <w:r w:rsidR="001313AB">
        <w:rPr>
          <w:rFonts w:ascii="Times New Roman" w:hAnsi="Times New Roman"/>
          <w:sz w:val="24"/>
          <w:szCs w:val="24"/>
        </w:rPr>
        <w:t>sendiri</w:t>
      </w:r>
      <w:r w:rsidR="00D70FE8">
        <w:rPr>
          <w:rFonts w:ascii="Times New Roman" w:hAnsi="Times New Roman"/>
          <w:sz w:val="24"/>
          <w:szCs w:val="24"/>
        </w:rPr>
        <w:t xml:space="preserve">. Karena rata-rata siswa kalau sudah di rumah masing-masing pasti kebanyakan mainnya dari pada belajarnya. </w:t>
      </w:r>
      <w:r w:rsidR="001313AB">
        <w:rPr>
          <w:rFonts w:ascii="Times New Roman" w:hAnsi="Times New Roman"/>
          <w:sz w:val="24"/>
          <w:szCs w:val="24"/>
        </w:rPr>
        <w:t>Maka dari itu, program literasi ini sangat bagus di terapkan di sekolah dasar khususnya di UPT SPF SD Negeri Butung II.</w:t>
      </w:r>
    </w:p>
    <w:p w14:paraId="18062219" w14:textId="47512DC5" w:rsidR="001313AB" w:rsidRPr="009F134D" w:rsidRDefault="009F134D" w:rsidP="00863CFE">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1313AB">
        <w:rPr>
          <w:rFonts w:ascii="Times New Roman" w:hAnsi="Times New Roman"/>
          <w:sz w:val="24"/>
          <w:szCs w:val="24"/>
        </w:rPr>
        <w:t>Adapun pelaksanaan kelas literasi yaitu</w:t>
      </w:r>
      <w:r w:rsidR="003601BC" w:rsidRPr="00D70FE8">
        <w:rPr>
          <w:rFonts w:ascii="Times New Roman" w:hAnsi="Times New Roman"/>
          <w:sz w:val="24"/>
          <w:szCs w:val="24"/>
        </w:rPr>
        <w:t xml:space="preserve"> se</w:t>
      </w:r>
      <w:r w:rsidR="003601BC" w:rsidRPr="00D70FE8">
        <w:rPr>
          <w:rFonts w:ascii="Microsoft Himalaya" w:hAnsi="Microsoft Himalaya"/>
          <w:color w:val="000000" w:themeColor="text1"/>
          <w:spacing w:val="-20"/>
          <w:w w:val="1"/>
          <w:sz w:val="5"/>
          <w:szCs w:val="24"/>
        </w:rPr>
        <w:t>ii</w:t>
      </w:r>
      <w:r w:rsidR="003601BC" w:rsidRPr="00D70FE8">
        <w:rPr>
          <w:rFonts w:ascii="Times New Roman" w:hAnsi="Times New Roman"/>
          <w:sz w:val="24"/>
          <w:szCs w:val="24"/>
        </w:rPr>
        <w:t>tiap hari kamis di luar jam se</w:t>
      </w:r>
      <w:r w:rsidR="003601BC" w:rsidRPr="00D70FE8">
        <w:rPr>
          <w:rFonts w:ascii="Microsoft Himalaya" w:hAnsi="Microsoft Himalaya"/>
          <w:color w:val="000000" w:themeColor="text1"/>
          <w:spacing w:val="-20"/>
          <w:w w:val="1"/>
          <w:sz w:val="5"/>
          <w:szCs w:val="24"/>
        </w:rPr>
        <w:t>ii</w:t>
      </w:r>
      <w:r w:rsidR="003601BC" w:rsidRPr="00D70FE8">
        <w:rPr>
          <w:rFonts w:ascii="Times New Roman" w:hAnsi="Times New Roman"/>
          <w:sz w:val="24"/>
          <w:szCs w:val="24"/>
        </w:rPr>
        <w:t>kolah siswa/siswi, mulai dari jam 13:00-14:00 siang.</w:t>
      </w:r>
      <w:r w:rsidR="001313AB">
        <w:rPr>
          <w:rFonts w:ascii="Times New Roman" w:hAnsi="Times New Roman"/>
          <w:sz w:val="24"/>
          <w:szCs w:val="24"/>
        </w:rPr>
        <w:t xml:space="preserve"> Siswa kelas tinggi digabung dalam 1 kelas, lalu nanti guru akan meminta siswa untuk duduk berkelompok, siswa yang belum bisa membaca akan duduk dengan teman-temannya yang belum bisa membaca, begitu juga dengan siswa yan</w:t>
      </w:r>
      <w:r>
        <w:rPr>
          <w:rFonts w:ascii="Times New Roman" w:hAnsi="Times New Roman"/>
          <w:sz w:val="24"/>
          <w:szCs w:val="24"/>
        </w:rPr>
        <w:t>g belum bisa menulis</w:t>
      </w:r>
      <w:r w:rsidR="001313AB">
        <w:rPr>
          <w:rFonts w:ascii="Times New Roman" w:hAnsi="Times New Roman"/>
          <w:sz w:val="24"/>
          <w:szCs w:val="24"/>
        </w:rPr>
        <w:t xml:space="preserve"> dan siswa yang ingin belajar menganalisis sebuah buku gambar dan berlatih berbicara di depan teman-</w:t>
      </w:r>
      <w:r w:rsidR="001313AB">
        <w:rPr>
          <w:rFonts w:ascii="Times New Roman" w:hAnsi="Times New Roman"/>
          <w:sz w:val="24"/>
          <w:szCs w:val="24"/>
        </w:rPr>
        <w:lastRenderedPageBreak/>
        <w:t xml:space="preserve">temannya. </w:t>
      </w:r>
      <w:r w:rsidR="008F06E6">
        <w:rPr>
          <w:rFonts w:ascii="Times New Roman" w:hAnsi="Times New Roman"/>
          <w:sz w:val="24"/>
          <w:szCs w:val="24"/>
        </w:rPr>
        <w:t xml:space="preserve">Disetiap </w:t>
      </w:r>
      <w:r w:rsidR="003830CE">
        <w:rPr>
          <w:rFonts w:ascii="Times New Roman" w:hAnsi="Times New Roman"/>
          <w:sz w:val="24"/>
          <w:szCs w:val="24"/>
        </w:rPr>
        <w:t>kelompok</w:t>
      </w:r>
      <w:r w:rsidR="008F06E6">
        <w:rPr>
          <w:rFonts w:ascii="Times New Roman" w:hAnsi="Times New Roman"/>
          <w:sz w:val="24"/>
          <w:szCs w:val="24"/>
        </w:rPr>
        <w:t xml:space="preserve"> akan mempunyai masing-masing guru pendamping </w:t>
      </w:r>
      <w:r w:rsidR="003830CE">
        <w:rPr>
          <w:rFonts w:ascii="Times New Roman" w:hAnsi="Times New Roman"/>
          <w:sz w:val="24"/>
          <w:szCs w:val="24"/>
        </w:rPr>
        <w:t>untuk mengarahkan siswa/siswi.</w:t>
      </w:r>
    </w:p>
    <w:p w14:paraId="16B722E7" w14:textId="4344F587" w:rsidR="00B13047" w:rsidRPr="00863CFE" w:rsidRDefault="00B13047" w:rsidP="00863CFE">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863CFE">
        <w:rPr>
          <w:rFonts w:ascii="Times New Roman" w:hAnsi="Times New Roman"/>
          <w:sz w:val="24"/>
          <w:szCs w:val="24"/>
        </w:rPr>
        <w:t>S</w:t>
      </w:r>
      <w:r w:rsidR="003601BC" w:rsidRPr="00B13047">
        <w:rPr>
          <w:rFonts w:ascii="Times New Roman" w:hAnsi="Times New Roman"/>
          <w:sz w:val="24"/>
          <w:szCs w:val="24"/>
        </w:rPr>
        <w:t xml:space="preserve">ebagian besar siswa banyak yang berminat mengikuti program kelas literasi dan ada sebagian kecil yang tidak mau mengikuti kelas literasi dikarena tidak diizinkan oleh kedua orang tua dengan alasan jaraknya yang lumayan jauh dari rumah ke sekolah. Kegiatan kelas literasi (kelas tambahan) ini dilakukan setiap hari kamis di luar jam sekolah, otomatis siswa/siswi harus pulang </w:t>
      </w:r>
      <w:r w:rsidR="00863CFE">
        <w:rPr>
          <w:rFonts w:ascii="Times New Roman" w:hAnsi="Times New Roman"/>
          <w:sz w:val="24"/>
          <w:szCs w:val="24"/>
        </w:rPr>
        <w:t>dulu ke rumah masing-masing setelah jam 1 siang baru mereka</w:t>
      </w:r>
      <w:r w:rsidR="003601BC" w:rsidRPr="00B13047">
        <w:rPr>
          <w:rFonts w:ascii="Times New Roman" w:hAnsi="Times New Roman"/>
          <w:sz w:val="24"/>
          <w:szCs w:val="24"/>
        </w:rPr>
        <w:t xml:space="preserve"> kembali ke sekolah</w:t>
      </w:r>
      <w:r w:rsidR="00863CFE">
        <w:rPr>
          <w:rFonts w:ascii="Times New Roman" w:hAnsi="Times New Roman"/>
          <w:sz w:val="24"/>
          <w:szCs w:val="24"/>
        </w:rPr>
        <w:t xml:space="preserve"> dan ada juga yang memutuskan untuk tidak pulang dan langsung menunggu di sekolah sampai jam 1 siang</w:t>
      </w:r>
      <w:r w:rsidR="003601BC" w:rsidRPr="00B13047">
        <w:rPr>
          <w:rFonts w:ascii="Times New Roman" w:hAnsi="Times New Roman"/>
          <w:sz w:val="24"/>
          <w:szCs w:val="24"/>
        </w:rPr>
        <w:t xml:space="preserve">. </w:t>
      </w:r>
    </w:p>
    <w:p w14:paraId="5232C17D" w14:textId="77777777" w:rsidR="00010F63" w:rsidRDefault="003601BC" w:rsidP="00B148E8">
      <w:pPr>
        <w:pStyle w:val="ListParagraph"/>
        <w:numPr>
          <w:ilvl w:val="0"/>
          <w:numId w:val="14"/>
        </w:numPr>
        <w:tabs>
          <w:tab w:val="left" w:pos="1134"/>
        </w:tabs>
        <w:jc w:val="both"/>
        <w:rPr>
          <w:rFonts w:ascii="Times New Roman" w:hAnsi="Times New Roman"/>
          <w:sz w:val="24"/>
          <w:szCs w:val="24"/>
        </w:rPr>
      </w:pPr>
      <w:r w:rsidRPr="00010F63">
        <w:rPr>
          <w:rFonts w:ascii="Times New Roman" w:hAnsi="Times New Roman"/>
          <w:sz w:val="24"/>
          <w:szCs w:val="24"/>
        </w:rPr>
        <w:t>Jum’at ibada</w:t>
      </w:r>
      <w:r w:rsidR="00010F63">
        <w:rPr>
          <w:rFonts w:ascii="Times New Roman" w:hAnsi="Times New Roman"/>
          <w:sz w:val="24"/>
          <w:szCs w:val="24"/>
        </w:rPr>
        <w:t>h</w:t>
      </w:r>
    </w:p>
    <w:p w14:paraId="12D2975D" w14:textId="348BBC9C" w:rsidR="00CE7470" w:rsidRDefault="00B13047" w:rsidP="003F354D">
      <w:pPr>
        <w:pStyle w:val="ListParagraph"/>
        <w:tabs>
          <w:tab w:val="left" w:pos="1134"/>
        </w:tabs>
        <w:ind w:left="900"/>
        <w:jc w:val="both"/>
        <w:rPr>
          <w:rFonts w:cs="Calibri"/>
          <w:color w:val="000000"/>
        </w:rPr>
      </w:pPr>
      <w:r w:rsidRPr="00010F63">
        <w:rPr>
          <w:rFonts w:ascii="Times New Roman" w:hAnsi="Times New Roman"/>
          <w:sz w:val="24"/>
          <w:szCs w:val="24"/>
        </w:rPr>
        <w:tab/>
      </w:r>
      <w:r w:rsidRPr="00010F63">
        <w:rPr>
          <w:rFonts w:ascii="Times New Roman" w:hAnsi="Times New Roman"/>
          <w:sz w:val="24"/>
          <w:szCs w:val="24"/>
        </w:rPr>
        <w:tab/>
      </w:r>
      <w:r w:rsidR="003601BC" w:rsidRPr="00010F63">
        <w:rPr>
          <w:rFonts w:ascii="Times New Roman" w:hAnsi="Times New Roman"/>
          <w:sz w:val="24"/>
          <w:szCs w:val="24"/>
        </w:rPr>
        <w:t>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giatan jum’at ibadah adalah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giatan rutin yang dilakukan guru dis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tiap hari jum’at, guna m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latih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biasan baik siswa dalam m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ningkatk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takwaan d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imanan k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pada Tuhan Yang Maha E</w:t>
      </w:r>
      <w:r w:rsidR="003601BC" w:rsidRPr="00010F63">
        <w:rPr>
          <w:rFonts w:ascii="Microsoft Himalaya" w:hAnsi="Microsoft Himalaya"/>
          <w:color w:val="000000" w:themeColor="text1"/>
          <w:spacing w:val="-20"/>
          <w:w w:val="1"/>
          <w:sz w:val="5"/>
          <w:szCs w:val="24"/>
        </w:rPr>
        <w:t>ii</w:t>
      </w:r>
      <w:r w:rsidR="003601BC" w:rsidRPr="00010F63">
        <w:rPr>
          <w:rFonts w:ascii="Times New Roman" w:hAnsi="Times New Roman"/>
          <w:sz w:val="24"/>
          <w:szCs w:val="24"/>
        </w:rPr>
        <w:t>sa.</w:t>
      </w:r>
      <w:r w:rsidR="003F354D">
        <w:rPr>
          <w:rFonts w:ascii="Times New Roman" w:hAnsi="Times New Roman"/>
          <w:sz w:val="24"/>
          <w:szCs w:val="24"/>
        </w:rPr>
        <w:t xml:space="preserve"> </w:t>
      </w:r>
      <w:r w:rsidR="003F354D" w:rsidRPr="003F354D">
        <w:rPr>
          <w:rFonts w:ascii="Times New Roman" w:hAnsi="Times New Roman"/>
          <w:color w:val="000000"/>
          <w:sz w:val="24"/>
          <w:szCs w:val="24"/>
          <w:lang w:val="id-ID"/>
        </w:rPr>
        <w:t>Tujuan pelaksanaan kegiatan keagamaan adalah untuk memperdalam pengetahuan siswa terhadap materi yang diperoleh di kelas, mengenal hubungan antara mata pelajaran dengan iman dan ketaqwaan, menyalurkan bakat dan minat siswa, serta menyelesaikan upaya pengembangan manusia seutuhnya. </w:t>
      </w:r>
      <w:r w:rsidR="003F354D" w:rsidRPr="003F354D">
        <w:rPr>
          <w:rFonts w:ascii="Times New Roman" w:hAnsi="Times New Roman"/>
          <w:color w:val="000000"/>
          <w:sz w:val="24"/>
          <w:szCs w:val="24"/>
        </w:rPr>
        <w:t xml:space="preserve">Jadi, mengetahui pentingnya pelaksanaan kegiatan keagamaan, jika guru agama hanya mengandalkan kegiatan belajar mengajar, mungkin akan sulit mencapai tujuan </w:t>
      </w:r>
      <w:r w:rsidR="003F354D">
        <w:rPr>
          <w:rFonts w:ascii="Times New Roman" w:hAnsi="Times New Roman"/>
          <w:color w:val="000000"/>
          <w:sz w:val="24"/>
          <w:szCs w:val="24"/>
        </w:rPr>
        <w:t>p</w:t>
      </w:r>
      <w:r w:rsidR="003F354D" w:rsidRPr="003F354D">
        <w:rPr>
          <w:rFonts w:ascii="Times New Roman" w:hAnsi="Times New Roman"/>
          <w:color w:val="000000"/>
          <w:sz w:val="24"/>
          <w:szCs w:val="24"/>
        </w:rPr>
        <w:t>endidikan agama dengan kualitas yang memuaskan</w:t>
      </w:r>
      <w:r w:rsidR="003F354D">
        <w:rPr>
          <w:rFonts w:ascii="Times New Roman" w:hAnsi="Times New Roman"/>
          <w:color w:val="000000"/>
          <w:sz w:val="24"/>
          <w:szCs w:val="24"/>
        </w:rPr>
        <w:t xml:space="preserve"> </w:t>
      </w:r>
      <w:r w:rsidR="005665C4">
        <w:rPr>
          <w:rFonts w:ascii="Times New Roman" w:hAnsi="Times New Roman"/>
          <w:color w:val="000000"/>
          <w:sz w:val="24"/>
          <w:szCs w:val="24"/>
        </w:rPr>
        <w:fldChar w:fldCharType="begin" w:fldLock="1"/>
      </w:r>
      <w:r w:rsidR="005665C4">
        <w:rPr>
          <w:rFonts w:ascii="Times New Roman" w:hAnsi="Times New Roman"/>
          <w:color w:val="000000"/>
          <w:sz w:val="24"/>
          <w:szCs w:val="24"/>
        </w:rPr>
        <w:instrText>ADDIN CSL_CITATION {"citationItems":[{"id":"ITEM-1","itemData":{"DOI":"https://najahaofficial.id/najahajournal/index.php/IJLE","author":[{"dropping-particle":"","family":"Sumalee","given":"Ilham","non-dropping-particle":"","parse-names":false,"suffix":""}],"container-title":"nternational Journal of Learning and Education","id":"ITEM-1","issued":{"date-parts":[["2023"]]},"page":"26-34","title":"Management of Religious Activities in Improving Students’ Akhlakul Karimah","type":"article-journal","volume":"1"},"uris":["http://www.mendeley.com/documents/?uuid=0f4a3f7c-0e0f-4c6c-b0ae-7601c4295344"]}],"mendeley":{"formattedCitation":"(Sumalee, 2023)","plainTextFormattedCitation":"(Sumalee, 2023)","previouslyFormattedCitation":"(Sumalee, 2023)"},"properties":{"noteIndex":0},"schema":"https://github.com/citation-style-language/schema/raw/master/csl-citation.json"}</w:instrText>
      </w:r>
      <w:r w:rsidR="005665C4">
        <w:rPr>
          <w:rFonts w:ascii="Times New Roman" w:hAnsi="Times New Roman"/>
          <w:color w:val="000000"/>
          <w:sz w:val="24"/>
          <w:szCs w:val="24"/>
        </w:rPr>
        <w:fldChar w:fldCharType="separate"/>
      </w:r>
      <w:r w:rsidR="005665C4" w:rsidRPr="005665C4">
        <w:rPr>
          <w:rFonts w:ascii="Times New Roman" w:hAnsi="Times New Roman"/>
          <w:noProof/>
          <w:color w:val="000000"/>
          <w:sz w:val="24"/>
          <w:szCs w:val="24"/>
        </w:rPr>
        <w:t>(Sumalee, 2023)</w:t>
      </w:r>
      <w:r w:rsidR="005665C4">
        <w:rPr>
          <w:rFonts w:ascii="Times New Roman" w:hAnsi="Times New Roman"/>
          <w:color w:val="000000"/>
          <w:sz w:val="24"/>
          <w:szCs w:val="24"/>
        </w:rPr>
        <w:fldChar w:fldCharType="end"/>
      </w:r>
      <w:r w:rsidR="003F354D" w:rsidRPr="003F354D">
        <w:rPr>
          <w:rFonts w:ascii="Times New Roman" w:hAnsi="Times New Roman"/>
          <w:color w:val="000000"/>
          <w:sz w:val="24"/>
          <w:szCs w:val="24"/>
        </w:rPr>
        <w:t>.</w:t>
      </w:r>
      <w:r w:rsidR="003F354D">
        <w:rPr>
          <w:rFonts w:cs="Calibri"/>
          <w:color w:val="000000"/>
        </w:rPr>
        <w:t xml:space="preserve"> </w:t>
      </w:r>
    </w:p>
    <w:p w14:paraId="71840388" w14:textId="30B1A0C1" w:rsidR="00E11AE5" w:rsidRPr="003F354D" w:rsidRDefault="00CE7470" w:rsidP="003F354D">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r w:rsidR="003601BC" w:rsidRPr="003F354D">
        <w:rPr>
          <w:rFonts w:ascii="Times New Roman" w:hAnsi="Times New Roman"/>
          <w:sz w:val="24"/>
          <w:szCs w:val="24"/>
        </w:rPr>
        <w:t>Dalam rangka m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mb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ntuk karakt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r siswa dan m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ningkatkan iman dan taqwa ke</w:t>
      </w:r>
      <w:r w:rsidR="003601BC" w:rsidRPr="003F354D">
        <w:rPr>
          <w:rFonts w:ascii="Microsoft Himalaya" w:hAnsi="Microsoft Himalaya"/>
          <w:color w:val="000000" w:themeColor="text1"/>
          <w:spacing w:val="-20"/>
          <w:w w:val="1"/>
          <w:sz w:val="5"/>
          <w:szCs w:val="24"/>
        </w:rPr>
        <w:t>ii</w:t>
      </w:r>
      <w:r w:rsidR="003601BC" w:rsidRPr="003F354D">
        <w:rPr>
          <w:rFonts w:ascii="Times New Roman" w:hAnsi="Times New Roman"/>
          <w:sz w:val="24"/>
          <w:szCs w:val="24"/>
        </w:rPr>
        <w:t xml:space="preserve">pada Allah SWT. </w:t>
      </w:r>
      <w:r w:rsidR="003830CE" w:rsidRPr="003F354D">
        <w:rPr>
          <w:rFonts w:ascii="Times New Roman" w:hAnsi="Times New Roman"/>
          <w:sz w:val="24"/>
          <w:szCs w:val="24"/>
        </w:rPr>
        <w:t xml:space="preserve">Pada kegiatan jum’at ibadah terdapat beberapa kegiatan didalamnya, yaitu sholat dhuha, dzikir bersama, do’a dan pembacaan asmaul husna bersama-sama. </w:t>
      </w:r>
      <w:r w:rsidR="00E11AE5" w:rsidRPr="003F354D">
        <w:rPr>
          <w:rFonts w:ascii="Times New Roman" w:hAnsi="Times New Roman"/>
          <w:sz w:val="24"/>
          <w:szCs w:val="24"/>
        </w:rPr>
        <w:t xml:space="preserve">Sholat dhuha adalah sholat sunnah yang dikerjakan pada waktu pagi hari, yakni dimulai ketika matahari mulai naik sepenggelahan, sekitar jam 07:00 hingga menjelang tengah hari </w:t>
      </w:r>
      <w:r w:rsidR="00CA4D88" w:rsidRPr="003F354D">
        <w:rPr>
          <w:rFonts w:ascii="Times New Roman" w:hAnsi="Times New Roman"/>
          <w:sz w:val="24"/>
          <w:szCs w:val="24"/>
        </w:rPr>
        <w:fldChar w:fldCharType="begin" w:fldLock="1"/>
      </w:r>
      <w:r w:rsidR="00CA4D88" w:rsidRPr="003F354D">
        <w:rPr>
          <w:rFonts w:ascii="Times New Roman" w:hAnsi="Times New Roman"/>
          <w:sz w:val="24"/>
          <w:szCs w:val="24"/>
        </w:rPr>
        <w:instrText>ADDIN CSL_CITATION {"citationItems":[{"id":"ITEM-1","itemData":{"author":[{"dropping-particle":"","family":"Mustofa","given":"Ali","non-dropping-particle":"","parse-names":false,"suffix":""}],"container-title":"Jurnal Tarbiyah – Syari’ah Islamiyah","id":"ITEM-1","issued":{"date-parts":[["2022"]]},"page":"1-18","title":"Pembiasaan Sholat Dhuha dan Membaca Al-Qur’an Era New Normal dalam Peningkatan Akhlak di SDN Blimbing Gudo Jombang","type":"article-journal","volume":"29"},"uris":["http://www.mendeley.com/documents/?uuid=20119303-95a4-4ed9-8ecf-c81a40eb4569"]}],"mendeley":{"formattedCitation":"(Mustofa, 2022)","plainTextFormattedCitation":"(Mustofa, 2022)","previouslyFormattedCitation":"(Mustofa, 2022)"},"properties":{"noteIndex":0},"schema":"https://github.com/citation-style-language/schema/raw/master/csl-citation.json"}</w:instrText>
      </w:r>
      <w:r w:rsidR="00CA4D88" w:rsidRPr="003F354D">
        <w:rPr>
          <w:rFonts w:ascii="Times New Roman" w:hAnsi="Times New Roman"/>
          <w:sz w:val="24"/>
          <w:szCs w:val="24"/>
        </w:rPr>
        <w:fldChar w:fldCharType="separate"/>
      </w:r>
      <w:r w:rsidR="00CA4D88" w:rsidRPr="003F354D">
        <w:rPr>
          <w:rFonts w:ascii="Times New Roman" w:hAnsi="Times New Roman"/>
          <w:noProof/>
          <w:sz w:val="24"/>
          <w:szCs w:val="24"/>
        </w:rPr>
        <w:t>(Mustofa, 2022)</w:t>
      </w:r>
      <w:r w:rsidR="00CA4D88" w:rsidRPr="003F354D">
        <w:rPr>
          <w:rFonts w:ascii="Times New Roman" w:hAnsi="Times New Roman"/>
          <w:sz w:val="24"/>
          <w:szCs w:val="24"/>
        </w:rPr>
        <w:fldChar w:fldCharType="end"/>
      </w:r>
      <w:r w:rsidR="00E11AE5" w:rsidRPr="003F354D">
        <w:rPr>
          <w:rFonts w:ascii="Times New Roman" w:hAnsi="Times New Roman"/>
          <w:sz w:val="24"/>
          <w:szCs w:val="24"/>
        </w:rPr>
        <w:t xml:space="preserve">. </w:t>
      </w:r>
      <w:r w:rsidR="003830CE" w:rsidRPr="003F354D">
        <w:rPr>
          <w:rFonts w:ascii="Times New Roman" w:hAnsi="Times New Roman"/>
          <w:sz w:val="24"/>
          <w:szCs w:val="24"/>
        </w:rPr>
        <w:t>Shalat dhuha sebagai pembiasaan untuk meningkatkan disiplin siswa yang waktu pelaksanaannya pada saat orang sibuk dengan aktivitas keduniaannya dan hikmah yang terkandung didalamnya sangat banyak. Waktu pelaksanaannya merupakan saat yang luar biasa untuk bermuwajahah dan membangun hubungan pribadi dengan Allah serta mendapatkan perhatian khusus dan kasih sayang dari-Nya</w:t>
      </w:r>
      <w:r w:rsidR="00E11AE5" w:rsidRPr="003F354D">
        <w:rPr>
          <w:rFonts w:ascii="Times New Roman" w:hAnsi="Times New Roman"/>
          <w:sz w:val="24"/>
          <w:szCs w:val="24"/>
        </w:rPr>
        <w:t xml:space="preserve"> </w:t>
      </w:r>
      <w:r w:rsidR="00CA4D88" w:rsidRPr="003F354D">
        <w:rPr>
          <w:rFonts w:ascii="Times New Roman" w:hAnsi="Times New Roman"/>
          <w:sz w:val="24"/>
          <w:szCs w:val="24"/>
        </w:rPr>
        <w:fldChar w:fldCharType="begin" w:fldLock="1"/>
      </w:r>
      <w:r w:rsidR="00606639" w:rsidRPr="003F354D">
        <w:rPr>
          <w:rFonts w:ascii="Times New Roman" w:hAnsi="Times New Roman"/>
          <w:sz w:val="24"/>
          <w:szCs w:val="24"/>
        </w:rPr>
        <w:instrText>ADDIN CSL_CITATION {"citationItems":[{"id":"ITEM-1","itemData":{"author":[{"dropping-particle":"","family":"Mulyani","given":"Eni Sri","non-dropping-particle":"","parse-names":false,"suffix":""}],"container-title":"Jurnal Qathruna","id":"ITEM-1","issued":{"date-parts":[["2021"]]},"page":"1-20","title":"PEMBIASAAN SHALAT DHUHA UNTUK MENINGKATKAN DISIPLIN BELAJAR SISWA","type":"article-journal","volume":"8"},"uris":["http://www.mendeley.com/documents/?uuid=b9d21e28-d6be-4147-ad63-5bc6549580b8"]}],"mendeley":{"formattedCitation":"(Mulyani, 2021)","plainTextFormattedCitation":"(Mulyani, 2021)","previouslyFormattedCitation":"(Mulyani, 2021)"},"properties":{"noteIndex":0},"schema":"https://github.com/citation-style-language/schema/raw/master/csl-citation.json"}</w:instrText>
      </w:r>
      <w:r w:rsidR="00CA4D88" w:rsidRPr="003F354D">
        <w:rPr>
          <w:rFonts w:ascii="Times New Roman" w:hAnsi="Times New Roman"/>
          <w:sz w:val="24"/>
          <w:szCs w:val="24"/>
        </w:rPr>
        <w:fldChar w:fldCharType="separate"/>
      </w:r>
      <w:r w:rsidR="00CA4D88" w:rsidRPr="003F354D">
        <w:rPr>
          <w:rFonts w:ascii="Times New Roman" w:hAnsi="Times New Roman"/>
          <w:noProof/>
          <w:sz w:val="24"/>
          <w:szCs w:val="24"/>
        </w:rPr>
        <w:t>(Mulyani, 2021)</w:t>
      </w:r>
      <w:r w:rsidR="00CA4D88" w:rsidRPr="003F354D">
        <w:rPr>
          <w:rFonts w:ascii="Times New Roman" w:hAnsi="Times New Roman"/>
          <w:sz w:val="24"/>
          <w:szCs w:val="24"/>
        </w:rPr>
        <w:fldChar w:fldCharType="end"/>
      </w:r>
      <w:r w:rsidR="003830CE" w:rsidRPr="003F354D">
        <w:rPr>
          <w:rFonts w:ascii="Times New Roman" w:hAnsi="Times New Roman"/>
          <w:sz w:val="24"/>
          <w:szCs w:val="24"/>
        </w:rPr>
        <w:t>.</w:t>
      </w:r>
    </w:p>
    <w:p w14:paraId="782BFCB6" w14:textId="4F7FF503" w:rsidR="00E11AE5" w:rsidRPr="00BF2D90" w:rsidRDefault="00E11AE5" w:rsidP="00BF2D90">
      <w:pPr>
        <w:widowControl w:val="0"/>
        <w:autoSpaceDE w:val="0"/>
        <w:autoSpaceDN w:val="0"/>
        <w:adjustRightInd w:val="0"/>
        <w:spacing w:line="276" w:lineRule="auto"/>
        <w:ind w:left="900"/>
        <w:jc w:val="both"/>
      </w:pPr>
      <w:r>
        <w:tab/>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mbiasaan sholat dhuha 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h di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pkan di UPT SPF SD 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 Butung II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jak awal tahun 2022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samaan d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n adanya program mingguan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ngkat dari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uah program yang dilaksanakan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h mahasiswa kampus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jar angkatan 3. 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agaimana hasil wawancara d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gan Ibu Andi Nur A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i, S.</w:t>
      </w:r>
      <w:r w:rsidR="00CA4D88">
        <w:t xml:space="preserve"> </w:t>
      </w:r>
      <w:r>
        <w:t>Pd</w:t>
      </w:r>
      <w:r w:rsidR="00BF2D90">
        <w:t xml:space="preserve"> </w:t>
      </w:r>
      <w:r w:rsidR="00BF2D90" w:rsidRPr="00BF2D90">
        <w:rPr>
          <w:vertAlign w:val="superscript"/>
        </w:rPr>
        <w:fldChar w:fldCharType="begin" w:fldLock="1"/>
      </w:r>
      <w:r w:rsidR="00BF2D90" w:rsidRPr="00BF2D90">
        <w:instrText>ADDIN CSL_CITATION {"citationItems":[{"id":"ITEM-1","itemData":{"author":[{"dropping-particle":"","family":"Aeni","given":"Andi Nur","non-dropping-particle":"","parse-names":false,"suffix":""}],"container-title":"Wawancara","id":"ITEM-1","issued":{"date-parts":[["2022"]]},"title":"No Title","type":"paper-conference"},"uris":["http://www.mendeley.com/documents/?uuid=877a9482-56de-4130-8a53-69813a60887f"]}],"mendeley":{"formattedCitation":"(Aeni, 2022)","manualFormatting":"(Aeni, 2023)","plainTextFormattedCitation":"(Aeni, 2022)","previouslyFormattedCitation":"(Aeni 2022)"},"properties":{"noteIndex":0},"schema":"https://github.com/citation-style-language/schema/raw/master/csl-citation.json"}</w:instrText>
      </w:r>
      <w:r w:rsidR="00BF2D90" w:rsidRPr="00BF2D90">
        <w:rPr>
          <w:vertAlign w:val="superscript"/>
        </w:rPr>
        <w:fldChar w:fldCharType="separate"/>
      </w:r>
      <w:r w:rsidR="00BF2D90" w:rsidRPr="00BF2D90">
        <w:t>(Aeni, 2023)</w:t>
      </w:r>
      <w:r w:rsidR="00BF2D90" w:rsidRPr="00BF2D90">
        <w:fldChar w:fldCharType="end"/>
      </w:r>
      <w:r w:rsidRPr="00B37D9E">
        <w:t xml:space="preserve"> guru Pe</w:t>
      </w:r>
      <w:r w:rsidRPr="00B37D9E">
        <w:rPr>
          <w:rFonts w:ascii="Microsoft Himalaya" w:hAnsi="Microsoft Himalaya"/>
          <w:color w:val="000000" w:themeColor="text1"/>
          <w:spacing w:val="-20"/>
          <w:w w:val="1"/>
          <w:sz w:val="5"/>
        </w:rPr>
        <w:t>ii</w:t>
      </w:r>
      <w:r w:rsidRPr="00B37D9E">
        <w:t>ndidikan Agama Islam, be</w:t>
      </w:r>
      <w:r w:rsidRPr="00B37D9E">
        <w:rPr>
          <w:rFonts w:ascii="Microsoft Himalaya" w:hAnsi="Microsoft Himalaya"/>
          <w:color w:val="000000" w:themeColor="text1"/>
          <w:spacing w:val="-20"/>
          <w:w w:val="1"/>
          <w:sz w:val="5"/>
        </w:rPr>
        <w:t>ii</w:t>
      </w:r>
      <w:r w:rsidRPr="00B37D9E">
        <w:t>liau me</w:t>
      </w:r>
      <w:r w:rsidRPr="00B37D9E">
        <w:rPr>
          <w:rFonts w:ascii="Microsoft Himalaya" w:hAnsi="Microsoft Himalaya"/>
          <w:color w:val="000000" w:themeColor="text1"/>
          <w:spacing w:val="-20"/>
          <w:w w:val="1"/>
          <w:sz w:val="5"/>
        </w:rPr>
        <w:t>ii</w:t>
      </w:r>
      <w:r w:rsidRPr="00B37D9E">
        <w:t>nje</w:t>
      </w:r>
      <w:r w:rsidRPr="00B37D9E">
        <w:rPr>
          <w:rFonts w:ascii="Microsoft Himalaya" w:hAnsi="Microsoft Himalaya"/>
          <w:color w:val="000000" w:themeColor="text1"/>
          <w:spacing w:val="-20"/>
          <w:w w:val="1"/>
          <w:sz w:val="5"/>
        </w:rPr>
        <w:t>ii</w:t>
      </w:r>
      <w:r w:rsidRPr="00B37D9E">
        <w:t>laskan:</w:t>
      </w:r>
    </w:p>
    <w:p w14:paraId="2EEBA38E" w14:textId="77777777" w:rsidR="00E11AE5" w:rsidRDefault="00E11AE5" w:rsidP="00E11AE5">
      <w:pPr>
        <w:pStyle w:val="ListParagraph"/>
        <w:tabs>
          <w:tab w:val="left" w:pos="1134"/>
        </w:tabs>
        <w:ind w:left="900"/>
        <w:jc w:val="both"/>
        <w:rPr>
          <w:rFonts w:ascii="Times New Roman" w:hAnsi="Times New Roman"/>
          <w:sz w:val="24"/>
          <w:szCs w:val="24"/>
        </w:rPr>
      </w:pPr>
    </w:p>
    <w:p w14:paraId="65E0B27B" w14:textId="18D31C0C" w:rsidR="00E11AE5" w:rsidRPr="003830CE" w:rsidRDefault="00E11AE5" w:rsidP="00E11AE5">
      <w:pPr>
        <w:pStyle w:val="ListParagraph"/>
        <w:tabs>
          <w:tab w:val="left" w:pos="1134"/>
        </w:tabs>
        <w:spacing w:line="240" w:lineRule="auto"/>
        <w:ind w:left="900"/>
        <w:jc w:val="both"/>
        <w:rPr>
          <w:rFonts w:ascii="Times New Roman" w:hAnsi="Times New Roman"/>
          <w:sz w:val="24"/>
          <w:szCs w:val="24"/>
        </w:rPr>
      </w:pPr>
      <w:r>
        <w:rPr>
          <w:rFonts w:ascii="Times New Roman" w:hAnsi="Times New Roman"/>
          <w:sz w:val="24"/>
          <w:szCs w:val="24"/>
        </w:rPr>
        <w:t>“Program jum’at</w:t>
      </w:r>
      <w:r w:rsidRPr="000C1A6A">
        <w:rPr>
          <w:rFonts w:ascii="Times New Roman" w:hAnsi="Times New Roman"/>
          <w:sz w:val="24"/>
          <w:szCs w:val="24"/>
        </w:rPr>
        <w:t xml:space="preserve"> ibadah ini mulai dilakukan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njak awal tahun 2022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tika aktif tahun ajaran baru</w:t>
      </w:r>
      <w:r>
        <w:rPr>
          <w:rFonts w:ascii="Times New Roman" w:hAnsi="Times New Roman"/>
          <w:sz w:val="24"/>
          <w:szCs w:val="24"/>
        </w:rPr>
        <w: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samaan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 mahasiswa kampu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jar angkatan 3. D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jum’at ibadah ini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njut sampai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rang.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ngan harapan siswa/siswi </w:t>
      </w:r>
      <w:r>
        <w:rPr>
          <w:rFonts w:ascii="Times New Roman" w:hAnsi="Times New Roman"/>
          <w:sz w:val="24"/>
          <w:szCs w:val="24"/>
        </w:rPr>
        <w:lastRenderedPageBreak/>
        <w:t>y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jum’at ibadah 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 disiplin dan rajin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00BF2D90">
        <w:rPr>
          <w:rFonts w:ascii="Times New Roman" w:hAnsi="Times New Roman"/>
          <w:sz w:val="24"/>
          <w:szCs w:val="24"/>
        </w:rPr>
        <w:t>laksanakan ibadah</w:t>
      </w:r>
      <w:r w:rsidRPr="000C1A6A">
        <w:rPr>
          <w:rFonts w:ascii="Times New Roman" w:hAnsi="Times New Roman"/>
          <w:sz w:val="24"/>
          <w:szCs w:val="24"/>
        </w:rPr>
        <w:t>”</w:t>
      </w:r>
    </w:p>
    <w:p w14:paraId="79FBA99A" w14:textId="77777777" w:rsidR="00E11AE5" w:rsidRDefault="00B13047" w:rsidP="00B13047">
      <w:pPr>
        <w:pStyle w:val="ListParagraph"/>
        <w:tabs>
          <w:tab w:val="left" w:pos="1134"/>
        </w:tabs>
        <w:ind w:left="900"/>
        <w:jc w:val="both"/>
        <w:rPr>
          <w:rFonts w:ascii="Times New Roman" w:hAnsi="Times New Roman"/>
          <w:sz w:val="24"/>
          <w:szCs w:val="24"/>
        </w:rPr>
      </w:pPr>
      <w:r>
        <w:rPr>
          <w:rFonts w:ascii="Times New Roman" w:hAnsi="Times New Roman"/>
          <w:sz w:val="24"/>
          <w:szCs w:val="24"/>
        </w:rPr>
        <w:tab/>
      </w:r>
      <w:r>
        <w:rPr>
          <w:rFonts w:ascii="Times New Roman" w:hAnsi="Times New Roman"/>
          <w:sz w:val="24"/>
          <w:szCs w:val="24"/>
        </w:rPr>
        <w:tab/>
      </w:r>
    </w:p>
    <w:p w14:paraId="26718401" w14:textId="3CA628CB" w:rsidR="00B13047" w:rsidRDefault="00E11AE5" w:rsidP="00E11AE5">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 xml:space="preserve">Kegiatan jum’at ibadah ini diadakan oleh guru guna melatih kebiasaan pada diri siswa, semua siswa/siswi dianjurkan untuk mengikuti kegiatan jum’at ibadah karena ini kegiatan keagamaan. Bagi siswa siswi yang sengaja tidak mengikutinya atau yang terlambat datang akan mendapatkan hukuman. Maka dari sini peneliti melihat bahwanya program jum’at ini dapat melatih kedisiplinan siswa/siswi dalam hal waktu dan aturan yang telah ditentukan sekolah. </w:t>
      </w:r>
      <w:r w:rsidR="000C317E">
        <w:rPr>
          <w:rFonts w:ascii="Times New Roman" w:hAnsi="Times New Roman"/>
          <w:sz w:val="24"/>
          <w:szCs w:val="24"/>
        </w:rPr>
        <w:t>Adapun langkah-langkah dalam melaksanakan kegiatan jum”at ibadah:</w:t>
      </w:r>
    </w:p>
    <w:p w14:paraId="167C611C" w14:textId="370E0497"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iswa diminta untuk berkumpul di salah satu ruangan yang sudah disediakan oleh guru.</w:t>
      </w:r>
    </w:p>
    <w:p w14:paraId="46B6BCAB" w14:textId="2BCEC951"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ebelum semulai sholat dhuha, guru akan memeriksa satu persatu siswa yang tidak membawa mukenah dan peci. Bagi yang tidak membawanya akan di berikan hukuman nanti diterakhir kegiatan.</w:t>
      </w:r>
    </w:p>
    <w:p w14:paraId="3DBCDCFA" w14:textId="0A70EAF9"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Guru akan menunjuk siswa kelas tinggi untuk menjadi imam sholat dhuha dan tiap minggunya akan bergiliran.</w:t>
      </w:r>
    </w:p>
    <w:p w14:paraId="39317B90" w14:textId="087B7B81"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Dan kegiatan pertama dilaksanakan yaitu sholat dhuha 2 rakaat, dilanjutkan dengan dzikir, setelah itu do’a bersama dan ditutup dengan membacakan asmaul husna.</w:t>
      </w:r>
    </w:p>
    <w:p w14:paraId="117D2184" w14:textId="44A36B32" w:rsid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Setelah semua kegiatan jum’at ibadah selesai, guru akan memberikan hukuman kepada siswa/siswi yang tidak membawa perlengkapan sholat.</w:t>
      </w:r>
    </w:p>
    <w:p w14:paraId="677D1534" w14:textId="6D79D700" w:rsidR="000C317E" w:rsidRPr="000C317E" w:rsidRDefault="000C317E" w:rsidP="000C317E">
      <w:pPr>
        <w:pStyle w:val="ListParagraph"/>
        <w:numPr>
          <w:ilvl w:val="0"/>
          <w:numId w:val="20"/>
        </w:numPr>
        <w:tabs>
          <w:tab w:val="left" w:pos="1440"/>
        </w:tabs>
        <w:jc w:val="both"/>
        <w:rPr>
          <w:rFonts w:ascii="Times New Roman" w:hAnsi="Times New Roman"/>
          <w:sz w:val="24"/>
          <w:szCs w:val="24"/>
        </w:rPr>
      </w:pPr>
      <w:r>
        <w:rPr>
          <w:rFonts w:ascii="Times New Roman" w:hAnsi="Times New Roman"/>
          <w:sz w:val="24"/>
          <w:szCs w:val="24"/>
        </w:rPr>
        <w:t xml:space="preserve">Dan sebelum siswa keluar dari ruangan, guru akan memeriksa </w:t>
      </w:r>
      <w:r w:rsidR="00AB10D4">
        <w:rPr>
          <w:rFonts w:ascii="Times New Roman" w:hAnsi="Times New Roman"/>
          <w:sz w:val="24"/>
          <w:szCs w:val="24"/>
        </w:rPr>
        <w:t>kebersihan</w:t>
      </w:r>
      <w:r>
        <w:rPr>
          <w:rFonts w:ascii="Times New Roman" w:hAnsi="Times New Roman"/>
          <w:sz w:val="24"/>
          <w:szCs w:val="24"/>
        </w:rPr>
        <w:t xml:space="preserve"> terutama guru akan memeriksa kuku siswa/siswi</w:t>
      </w:r>
      <w:r w:rsidR="00AB10D4">
        <w:rPr>
          <w:rFonts w:ascii="Times New Roman" w:hAnsi="Times New Roman"/>
          <w:sz w:val="24"/>
          <w:szCs w:val="24"/>
        </w:rPr>
        <w:t xml:space="preserve"> dan lain sebagainya.</w:t>
      </w:r>
    </w:p>
    <w:p w14:paraId="5FB14B61" w14:textId="0D701313" w:rsidR="00C5615D" w:rsidRPr="00BF2D90" w:rsidRDefault="00AB10D4" w:rsidP="00BF2D90">
      <w:pPr>
        <w:widowControl w:val="0"/>
        <w:autoSpaceDE w:val="0"/>
        <w:autoSpaceDN w:val="0"/>
        <w:adjustRightInd w:val="0"/>
        <w:spacing w:line="360" w:lineRule="auto"/>
        <w:ind w:left="993" w:firstLine="425"/>
        <w:jc w:val="both"/>
      </w:pPr>
      <w:r w:rsidRPr="00AB10D4">
        <w:t>Hal ini bertujuan agar siswa terbiasa gemar melaksanakan shalat sunnah, salah satunya shalat Dhuha. Jika shalat sunnahnya rutin, maka shalat wajibnya pun insya Allah juga rutin, karena guru mendapati sebagian kecil siswa yang shalat wajibnya masih bolong-bolong dan ada yang masih malas membawa peralatan shalat.</w:t>
      </w:r>
      <w:r>
        <w:t xml:space="preserve"> Hal ini juga diungk</w:t>
      </w:r>
      <w:r w:rsidR="00BF2D90">
        <w:t xml:space="preserve">apkan oleh bapak </w:t>
      </w:r>
      <w:r w:rsidR="00BF2D90" w:rsidRPr="00BF2D90">
        <w:rPr>
          <w:vertAlign w:val="superscript"/>
        </w:rPr>
        <w:fldChar w:fldCharType="begin" w:fldLock="1"/>
      </w:r>
      <w:r w:rsidR="00BF2D90" w:rsidRPr="00BF2D90">
        <w:instrText>ADDIN CSL_CITATION {"citationItems":[{"id":"ITEM-1","itemData":{"author":[{"dropping-particle":"","family":"Nasrullah","given":"","non-dropping-particle":"","parse-names":false,"suffix":""}],"container-title":"Wawancara","id":"ITEM-1","issued":{"date-parts":[["2022"]]},"title":"No Title","type":"paper-conference"},"uris":["http://www.mendeley.com/documents/?uuid=32587b87-1356-4eb1-a74d-c736a580b44c"]}],"mendeley":{"formattedCitation":"(Nasrullah, 2022)","plainTextFormattedCitation":"(Nasrullah, 2022)","previouslyFormattedCitation":"(Nasrullah 2022)"},"properties":{"noteIndex":0},"schema":"https://github.com/citation-style-language/schema/raw/master/csl-citation.json"}</w:instrText>
      </w:r>
      <w:r w:rsidR="00BF2D90" w:rsidRPr="00BF2D90">
        <w:rPr>
          <w:vertAlign w:val="superscript"/>
        </w:rPr>
        <w:fldChar w:fldCharType="separate"/>
      </w:r>
      <w:r w:rsidR="00BF2D90" w:rsidRPr="00BF2D90">
        <w:t>(Nasrullah, 2023)</w:t>
      </w:r>
      <w:r w:rsidR="00BF2D90" w:rsidRPr="00BF2D90">
        <w:fldChar w:fldCharType="end"/>
      </w:r>
      <w:r>
        <w:t xml:space="preserve"> (Guru wali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V),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iau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j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kan:</w:t>
      </w:r>
    </w:p>
    <w:p w14:paraId="763A0445" w14:textId="395B48D8" w:rsidR="00AB10D4" w:rsidRPr="00AB10D4" w:rsidRDefault="00AB10D4" w:rsidP="00C5615D">
      <w:pPr>
        <w:pStyle w:val="ListParagraph"/>
        <w:tabs>
          <w:tab w:val="left" w:pos="1134"/>
        </w:tabs>
        <w:spacing w:line="240" w:lineRule="auto"/>
        <w:ind w:left="900"/>
        <w:jc w:val="both"/>
        <w:rPr>
          <w:rFonts w:ascii="Times New Roman" w:hAnsi="Times New Roman"/>
          <w:sz w:val="24"/>
          <w:szCs w:val="24"/>
        </w:rPr>
      </w:pPr>
      <w:r w:rsidRPr="000C1A6A">
        <w:rPr>
          <w:rFonts w:ascii="Times New Roman" w:hAnsi="Times New Roman"/>
          <w:sz w:val="24"/>
          <w:szCs w:val="24"/>
        </w:rPr>
        <w:t>“Sholat dhuha adalah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giatan rutin yang dilakukan ol</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h 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0C1A6A">
        <w:rPr>
          <w:rFonts w:ascii="Times New Roman" w:hAnsi="Times New Roman"/>
          <w:sz w:val="24"/>
          <w:szCs w:val="24"/>
        </w:rPr>
        <w:t>mua siswa/siswi di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 hari jum’at. Dengan maksud supaya siswa menjadi terbiasa dalam melakukan hal baik, apalagi hal keagamaan. Dan dari hasil yang saya lihat, masih banyak siswa/siswi yang masih bolong-bolomh sholatnya, sehingga bagus diterapkanya kegiatan jum’at ibadah.”</w:t>
      </w:r>
    </w:p>
    <w:p w14:paraId="1085EA66" w14:textId="77777777" w:rsidR="00C5615D" w:rsidRDefault="00AB10D4" w:rsidP="00AB10D4">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p>
    <w:p w14:paraId="0A2DB7B2" w14:textId="08751AC3" w:rsidR="003601BC" w:rsidRDefault="00C5615D" w:rsidP="00AB10D4">
      <w:pPr>
        <w:pStyle w:val="ListParagraph"/>
        <w:tabs>
          <w:tab w:val="left" w:pos="1440"/>
        </w:tabs>
        <w:ind w:left="900"/>
        <w:jc w:val="both"/>
        <w:rPr>
          <w:rFonts w:ascii="Times New Roman" w:hAnsi="Times New Roman"/>
          <w:sz w:val="24"/>
          <w:szCs w:val="24"/>
        </w:rPr>
      </w:pPr>
      <w:r>
        <w:rPr>
          <w:rFonts w:ascii="Times New Roman" w:hAnsi="Times New Roman"/>
          <w:sz w:val="24"/>
          <w:szCs w:val="24"/>
        </w:rPr>
        <w:tab/>
      </w:r>
      <w:r w:rsidR="003601BC" w:rsidRPr="00B13047">
        <w:rPr>
          <w:rFonts w:ascii="Times New Roman" w:hAnsi="Times New Roman"/>
          <w:sz w:val="24"/>
          <w:szCs w:val="24"/>
        </w:rPr>
        <w:t xml:space="preserve">Dengan adanya kegiatan ini, siswa yang jarang melakukan kegiatan keagamaan dalam kelasnya akan terbiasa dengan sendirinya nanti. Siswa/siswi juga senang ketika mengikuti kegiatan jum’at ibadah karena kegiatan tersebut memberikan dampak baik terhadap mereka, seperti: siswa lebih bisa mengenal </w:t>
      </w:r>
      <w:r w:rsidR="003601BC" w:rsidRPr="00B13047">
        <w:rPr>
          <w:rFonts w:ascii="Times New Roman" w:hAnsi="Times New Roman"/>
          <w:sz w:val="24"/>
          <w:szCs w:val="24"/>
        </w:rPr>
        <w:lastRenderedPageBreak/>
        <w:t>nama-nama Allah</w:t>
      </w:r>
      <w:r w:rsidR="00261E3A">
        <w:rPr>
          <w:rFonts w:ascii="Times New Roman" w:hAnsi="Times New Roman"/>
          <w:sz w:val="24"/>
          <w:szCs w:val="24"/>
        </w:rPr>
        <w:t xml:space="preserve"> SWT</w:t>
      </w:r>
      <w:r w:rsidR="003601BC" w:rsidRPr="00B13047">
        <w:rPr>
          <w:rFonts w:ascii="Times New Roman" w:hAnsi="Times New Roman"/>
          <w:sz w:val="24"/>
          <w:szCs w:val="24"/>
        </w:rPr>
        <w:t>, siswa banyak belajar do’a-do’a yang belum perna mereka pelajari sebelumnya dan lain sebagainya. Dan dapat dilihat dari sini bahwasannya kegiatan jum’at ibadah dapat meningkatkan semangat belajar siswa/sisw. Dari siswa yang malas melaksanakan sholat dhuha sekarang sudah terbiasa karena adanya kegiatan tersebut. Itu membuktikan bahwa kegiatan tersebut dapat membawa perubahan pada diri siswa.</w:t>
      </w:r>
    </w:p>
    <w:p w14:paraId="60B08A71" w14:textId="77777777" w:rsidR="00606639" w:rsidRDefault="00606639" w:rsidP="00B13047">
      <w:pPr>
        <w:tabs>
          <w:tab w:val="left" w:pos="1134"/>
        </w:tabs>
        <w:jc w:val="both"/>
        <w:rPr>
          <w:b/>
        </w:rPr>
      </w:pPr>
    </w:p>
    <w:p w14:paraId="33EDEAD2" w14:textId="526AA7B4" w:rsidR="0043434F" w:rsidRDefault="00B13047" w:rsidP="00B13047">
      <w:pPr>
        <w:tabs>
          <w:tab w:val="left" w:pos="1134"/>
        </w:tabs>
        <w:jc w:val="both"/>
      </w:pPr>
      <w:r w:rsidRPr="00B13047">
        <w:rPr>
          <w:b/>
        </w:rPr>
        <w:t>Peningkatan Motivasi Belajar Siswa</w:t>
      </w:r>
    </w:p>
    <w:p w14:paraId="30D6B609" w14:textId="04566F10" w:rsidR="001255B4" w:rsidRDefault="00A062BD" w:rsidP="008B60C2">
      <w:pPr>
        <w:tabs>
          <w:tab w:val="left" w:pos="990"/>
        </w:tabs>
        <w:spacing w:line="276" w:lineRule="auto"/>
        <w:jc w:val="both"/>
      </w:pPr>
      <w:r>
        <w:tab/>
      </w:r>
      <w:r w:rsidR="00FE2478">
        <w:t>Untuk mengetahui peningkatan motivasi belajar, maka peneliti melakukan pengamatan selama proses pelaksanan program literasi berlangsung. Program literasi yang peneliti amati yaitu:</w:t>
      </w:r>
    </w:p>
    <w:p w14:paraId="3BE361E5" w14:textId="3B740A0E" w:rsidR="00CF1698" w:rsidRDefault="001255B4" w:rsidP="001255B4">
      <w:pPr>
        <w:tabs>
          <w:tab w:val="left" w:pos="720"/>
        </w:tabs>
        <w:spacing w:line="276" w:lineRule="auto"/>
        <w:jc w:val="both"/>
      </w:pPr>
      <w:r>
        <w:rPr>
          <w:i/>
        </w:rPr>
        <w:tab/>
      </w:r>
      <w:r w:rsidR="00CF1698">
        <w:rPr>
          <w:i/>
        </w:rPr>
        <w:t>Pertama</w:t>
      </w:r>
      <w:r w:rsidR="00CF1698">
        <w:t xml:space="preserve"> Q</w:t>
      </w:r>
      <w:r w:rsidR="0043434F">
        <w:t>uis merdeka</w:t>
      </w:r>
      <w:r w:rsidR="00CF1698">
        <w:t>. Pemberian kuis adalah strategi guru yang diberikan kepada siswa dengan memberikan pernyataan dalam proses pengajaran atau berhubungan dengan materi</w:t>
      </w:r>
      <w:r w:rsidR="0043434F">
        <w:t xml:space="preserve"> yang</w:t>
      </w:r>
      <w:r w:rsidR="00CF1698">
        <w:t xml:space="preserve"> telah dijelaskan guna mengukur tingkat pengusaan materi siswa </w:t>
      </w:r>
      <w:r w:rsidR="00606639">
        <w:fldChar w:fldCharType="begin" w:fldLock="1"/>
      </w:r>
      <w:r w:rsidR="00606639">
        <w:instrText>ADDIN CSL_CITATION {"citationItems":[{"id":"ITEM-1","itemData":{"DOI":"Website: http://ejournal.iain-tulungagung.ac.id/index.php/epi/index","author":[{"dropping-particle":"","family":"Kurnia","given":"Linda","non-dropping-particle":"","parse-names":false,"suffix":""}],"container-title":"Jurnal Education Social Science","id":"ITEM-1","issued":{"date-parts":[["2022"]]},"page":"1-11","title":"APLIKASI KUIS INTERAKTIF DALAM PEMBELAJARAN IPS TERPADU DALAM MENINGKATKAN PEMAHAMAN SISWA","type":"article-journal","volume":"2"},"uris":["http://www.mendeley.com/documents/?uuid=d957a62e-66b6-4515-bd02-57924216ec66"]}],"mendeley":{"formattedCitation":"(Kurnia, 2022)","plainTextFormattedCitation":"(Kurnia, 2022)","previouslyFormattedCitation":"(Kurnia, 2022)"},"properties":{"noteIndex":0},"schema":"https://github.com/citation-style-language/schema/raw/master/csl-citation.json"}</w:instrText>
      </w:r>
      <w:r w:rsidR="00606639">
        <w:fldChar w:fldCharType="separate"/>
      </w:r>
      <w:r w:rsidR="00606639" w:rsidRPr="00606639">
        <w:rPr>
          <w:noProof/>
        </w:rPr>
        <w:t>(Kurnia, 2022)</w:t>
      </w:r>
      <w:r w:rsidR="00606639">
        <w:fldChar w:fldCharType="end"/>
      </w:r>
      <w:r w:rsidR="00CF1698">
        <w:t>.</w:t>
      </w:r>
      <w:r w:rsidR="0043434F">
        <w:t xml:space="preserve"> </w:t>
      </w:r>
      <w:r w:rsidR="00CF1698">
        <w:t>Tujuannya juga diadakan quis merdeka ini yaitu untuk meningkatkan semangat belajar siswa, karena terkadang siswa kalau sudah terlalu lama menerima pembelajaran akan merasakan bosan, maka dari itu guru-guru akan membuatkan pertanyaan-pertanyaan seputar materi yang sedang mereka pelajari untuk di jawab oleh siswa, bagi siswa yang bisa menjawab akan diberikan hadiah atau nilai khusus. Hal tersebut diungkapkan oleh</w:t>
      </w:r>
      <w:r w:rsidR="002C53E1">
        <w:t xml:space="preserve"> </w:t>
      </w:r>
      <w:r w:rsidR="0006393A">
        <w:t>M. Fatir Saputra</w:t>
      </w:r>
      <w:r w:rsidR="00BF2D90">
        <w:t xml:space="preserve"> </w:t>
      </w:r>
      <w:r w:rsidR="00BF2D90" w:rsidRPr="00BF2D90">
        <w:rPr>
          <w:vertAlign w:val="superscript"/>
        </w:rPr>
        <w:fldChar w:fldCharType="begin" w:fldLock="1"/>
      </w:r>
      <w:r w:rsidR="00BF2D90" w:rsidRPr="00BF2D90">
        <w:instrText>ADDIN CSL_CITATION {"citationItems":[{"id":"ITEM-1","itemData":{"author":[{"dropping-particle":"","family":"Saputra","given":"M Fatir","non-dropping-particle":"","parse-names":false,"suffix":""}],"container-title":"Wawancara","id":"ITEM-1","issued":{"date-parts":[["2022"]]},"title":"No Title","type":"paper-conference"},"uris":["http://www.mendeley.com/documents/?uuid=2e1c298f-f60f-4777-b46b-9a52d107076b"]}],"mendeley":{"formattedCitation":"(Saputra, 2022)","manualFormatting":"(Saputra, 2023)","plainTextFormattedCitation":"(Saputra, 2022)","previouslyFormattedCitation":"(Saputra 2022)"},"properties":{"noteIndex":0},"schema":"https://github.com/citation-style-language/schema/raw/master/csl-citation.json"}</w:instrText>
      </w:r>
      <w:r w:rsidR="00BF2D90" w:rsidRPr="00BF2D90">
        <w:rPr>
          <w:vertAlign w:val="superscript"/>
        </w:rPr>
        <w:fldChar w:fldCharType="separate"/>
      </w:r>
      <w:r w:rsidR="00BF2D90" w:rsidRPr="00BF2D90">
        <w:t>(Saputra, 2023)</w:t>
      </w:r>
      <w:r w:rsidR="00BF2D90" w:rsidRPr="00BF2D90">
        <w:fldChar w:fldCharType="end"/>
      </w:r>
      <w:r w:rsidR="0006393A">
        <w:t xml:space="preserve"> </w:t>
      </w:r>
      <w:r w:rsidR="002C53E1">
        <w:t>siswa</w:t>
      </w:r>
      <w:r w:rsidR="0006393A">
        <w:t xml:space="preserve"> kelas IV:</w:t>
      </w:r>
    </w:p>
    <w:p w14:paraId="3E21B0C6" w14:textId="44EF5B4C" w:rsidR="0006393A" w:rsidRDefault="0006393A" w:rsidP="0068079A">
      <w:pPr>
        <w:tabs>
          <w:tab w:val="left" w:pos="720"/>
        </w:tabs>
        <w:jc w:val="both"/>
      </w:pPr>
      <w:r>
        <w:t xml:space="preserve">“Quis merdeka yang diadakan oleh guru di dalam kelas </w:t>
      </w:r>
      <w:r w:rsidR="001A11B4">
        <w:t>di</w:t>
      </w:r>
      <w:r>
        <w:t>tiap</w:t>
      </w:r>
      <w:r w:rsidR="001A11B4">
        <w:t xml:space="preserve"> sebelum memulai</w:t>
      </w:r>
      <w:r>
        <w:t xml:space="preserve"> pembelajar</w:t>
      </w:r>
      <w:r w:rsidR="001A11B4">
        <w:t xml:space="preserve"> atau sebelum pembelajaran</w:t>
      </w:r>
      <w:r>
        <w:t xml:space="preserve">, sangat membantu kami dalam membangkitkan semangat belajar. Quis yang diadakan </w:t>
      </w:r>
      <w:r w:rsidR="001A11B4">
        <w:t>guru dapat membantu semangat belajar kami”</w:t>
      </w:r>
    </w:p>
    <w:p w14:paraId="3781CFA5" w14:textId="77777777" w:rsidR="0068079A" w:rsidRDefault="00A12C1B" w:rsidP="001255B4">
      <w:pPr>
        <w:tabs>
          <w:tab w:val="left" w:pos="720"/>
        </w:tabs>
        <w:spacing w:line="276" w:lineRule="auto"/>
        <w:jc w:val="both"/>
      </w:pPr>
      <w:r>
        <w:tab/>
      </w:r>
    </w:p>
    <w:p w14:paraId="08D82CCF" w14:textId="63B2E2BF" w:rsidR="001A11B4" w:rsidRDefault="0068079A" w:rsidP="001255B4">
      <w:pPr>
        <w:tabs>
          <w:tab w:val="left" w:pos="720"/>
        </w:tabs>
        <w:spacing w:line="276" w:lineRule="auto"/>
        <w:jc w:val="both"/>
      </w:pPr>
      <w:r>
        <w:tab/>
      </w:r>
      <w:r w:rsidR="003D3B33">
        <w:t>Dengan demikian, peneliti melakukan observasi terkait pelaksanaan program quis merdeka di UPT SPF SD Negeri Butung II</w:t>
      </w:r>
      <w:r w:rsidR="001A11B4">
        <w:t>. Sebelum dilakukanya program quis merdeka, siswa cenderung menerima pembelajaran dengan biasa-biasa saja, sekarang setelah diterapkannya quis merdeka, siswa lebih bersemangat dalam menerima pembelajaran, karena di dalam quis merdeka terdapat pertanyaan yang dapat membangkitkan sema</w:t>
      </w:r>
      <w:r w:rsidR="003D3B33">
        <w:t>ngat belajar siswa dan diselang-selang kegiatan</w:t>
      </w:r>
      <w:r w:rsidR="001A11B4">
        <w:t xml:space="preserve"> quis merdeka </w:t>
      </w:r>
      <w:r w:rsidR="003D3B33">
        <w:t xml:space="preserve">guru </w:t>
      </w:r>
      <w:r w:rsidR="001A11B4">
        <w:t xml:space="preserve">akan memberikan sedikit games </w:t>
      </w:r>
      <w:r w:rsidR="003D3B33">
        <w:t xml:space="preserve">supaya, siswa selalu semangat dalam belajar. </w:t>
      </w:r>
    </w:p>
    <w:p w14:paraId="600EF26B" w14:textId="3AE241CE" w:rsidR="00E01E66" w:rsidRDefault="00F85F8F" w:rsidP="001255B4">
      <w:pPr>
        <w:tabs>
          <w:tab w:val="left" w:pos="720"/>
        </w:tabs>
        <w:spacing w:line="276" w:lineRule="auto"/>
        <w:jc w:val="both"/>
      </w:pPr>
      <w:r>
        <w:tab/>
      </w:r>
      <w:r w:rsidR="00B66AB5">
        <w:rPr>
          <w:i/>
        </w:rPr>
        <w:t>Kedua</w:t>
      </w:r>
      <w:r w:rsidR="00B005BA">
        <w:t xml:space="preserve"> </w:t>
      </w:r>
      <w:r w:rsidR="00B66AB5">
        <w:t xml:space="preserve">kelas literasi, kegiatan kelas literasi adalah kegiatan yang dapat membantu siswa untuk tetap belajar di luar jam pembelajaran. Program kelas literasi ini adalah salah satu strategi guru dalam membantu siswa </w:t>
      </w:r>
      <w:r w:rsidR="00CB09BD">
        <w:t xml:space="preserve">yang masih kurang paham terhadap literasi itu sendiri. Pembelajaran tambahan atau les merupakan hal yang penting untuk dilakukan karena dapat menambah pengetahuan siswa dan mengasah kembali pengetahuan yang telah didapat di sekolah </w:t>
      </w:r>
      <w:r w:rsidR="00606639">
        <w:fldChar w:fldCharType="begin" w:fldLock="1"/>
      </w:r>
      <w:r w:rsidR="0013011C">
        <w:instrText>ADDIN CSL_CITATION {"citationItems":[{"id":"ITEM-1","itemData":{"DOI":"http://jurnal.unimus.ac.id/index.php/JPKIMIA","author":[{"dropping-particle":"","family":"Jufrida","given":"","non-dropping-particle":"","parse-names":false,"suffix":""}],"container-title":"jurnal pendidikan sains","id":"ITEM-1","issued":{"date-parts":[["2020"]]},"page":"1-9","title":"ANALISIS PERMASALAHAN PEMBELAJARAN IPA: STUDI KASUS DI SMPN 7 MUARO JAMBI","type":"article-journal","volume":"8"},"uris":["http://www.mendeley.com/documents/?uuid=09a22cd8-2faf-40e7-b32f-cfe2844eed0a"]}],"mendeley":{"formattedCitation":"(Jufrida, 2020)","plainTextFormattedCitation":"(Jufrida, 2020)","previouslyFormattedCitation":"(Jufrida, 2020)"},"properties":{"noteIndex":0},"schema":"https://github.com/citation-style-language/schema/raw/master/csl-citation.json"}</w:instrText>
      </w:r>
      <w:r w:rsidR="00606639">
        <w:fldChar w:fldCharType="separate"/>
      </w:r>
      <w:r w:rsidR="00606639" w:rsidRPr="00606639">
        <w:rPr>
          <w:noProof/>
        </w:rPr>
        <w:t>(Jufrida, 2020)</w:t>
      </w:r>
      <w:r w:rsidR="00606639">
        <w:fldChar w:fldCharType="end"/>
      </w:r>
      <w:r w:rsidR="00CB09BD">
        <w:t>.</w:t>
      </w:r>
      <w:r w:rsidR="00B66AB5">
        <w:t xml:space="preserve"> </w:t>
      </w:r>
      <w:r w:rsidR="00CB3AC4">
        <w:t>D</w:t>
      </w:r>
      <w:r w:rsidR="00482D3F">
        <w:t>ampak yang didapat</w:t>
      </w:r>
      <w:r w:rsidR="00E01E66">
        <w:t xml:space="preserve"> bagi siswa sendiri adalah peningkatan</w:t>
      </w:r>
      <w:r w:rsidR="00207802">
        <w:t xml:space="preserve"> kemampuan literasi</w:t>
      </w:r>
      <w:r w:rsidR="00E01E66">
        <w:t xml:space="preserve"> siswa setelah dilakukan program tambahan pemb</w:t>
      </w:r>
      <w:r w:rsidR="00CB3AC4">
        <w:t>elajaran literasi</w:t>
      </w:r>
      <w:r w:rsidR="00527BDB">
        <w:t>.</w:t>
      </w:r>
      <w:r w:rsidR="00CB3AC4">
        <w:t xml:space="preserve"> </w:t>
      </w:r>
      <w:proofErr w:type="gramStart"/>
      <w:r w:rsidR="00CB3AC4">
        <w:t>Hal tersebut diungkapkan</w:t>
      </w:r>
      <w:r w:rsidR="00D933CA">
        <w:t xml:space="preserve"> oleh bapak Muh.</w:t>
      </w:r>
      <w:proofErr w:type="gramEnd"/>
      <w:r w:rsidR="00D933CA">
        <w:t xml:space="preserve"> Basri</w:t>
      </w:r>
      <w:r w:rsidR="00D933CA" w:rsidRPr="009F2553">
        <w:t>, S. Pd</w:t>
      </w:r>
      <w:r w:rsidR="00CB3AC4">
        <w:t xml:space="preserve"> </w:t>
      </w:r>
      <w:r w:rsidR="00BF2D90" w:rsidRPr="00BF2D90">
        <w:rPr>
          <w:vertAlign w:val="superscript"/>
        </w:rPr>
        <w:fldChar w:fldCharType="begin" w:fldLock="1"/>
      </w:r>
      <w:r w:rsidR="00BF2D90" w:rsidRPr="00BF2D90">
        <w:instrText>ADDIN CSL_CITATION {"citationItems":[{"id":"ITEM-1","itemData":{"author":[{"dropping-particle":"","family":"Basri","given":"Muh","non-dropping-particle":"","parse-names":false,"suffix":""}],"container-title":"Wawancara","id":"ITEM-1","issued":{"date-parts":[["2022"]]},"title":"No Title","type":"paper-conference"},"uris":["http://www.mendeley.com/documents/?uuid=ce7e3e5b-3b66-4e37-943d-351d8c30e5c9"]}],"mendeley":{"formattedCitation":"(Basri, 2022)","manualFormatting":"(Basri, 2023)","plainTextFormattedCitation":"(Basri, 2022)","previouslyFormattedCitation":"(Basri 2022)"},"properties":{"noteIndex":0},"schema":"https://github.com/citation-style-language/schema/raw/master/csl-citation.json"}</w:instrText>
      </w:r>
      <w:r w:rsidR="00BF2D90" w:rsidRPr="00BF2D90">
        <w:rPr>
          <w:vertAlign w:val="superscript"/>
        </w:rPr>
        <w:fldChar w:fldCharType="separate"/>
      </w:r>
      <w:r w:rsidR="00BF2D90" w:rsidRPr="00BF2D90">
        <w:t>(Basri, 2023)</w:t>
      </w:r>
      <w:r w:rsidR="00BF2D90" w:rsidRPr="00BF2D90">
        <w:fldChar w:fldCharType="end"/>
      </w:r>
      <w:r w:rsidR="006E2D57">
        <w:t xml:space="preserve"> </w:t>
      </w:r>
      <w:r w:rsidR="00CB3AC4">
        <w:t>guru wali kelas VI:</w:t>
      </w:r>
    </w:p>
    <w:p w14:paraId="541106BE" w14:textId="704DBEC4" w:rsidR="00482D3F" w:rsidRDefault="00482D3F" w:rsidP="001255B4">
      <w:pPr>
        <w:tabs>
          <w:tab w:val="left" w:pos="720"/>
        </w:tabs>
        <w:spacing w:line="276" w:lineRule="auto"/>
        <w:jc w:val="both"/>
      </w:pPr>
      <w:r>
        <w:t xml:space="preserve">“Kelas literasi atau kelas tambahan ini </w:t>
      </w:r>
      <w:r w:rsidR="00D933CA">
        <w:t xml:space="preserve">sangat </w:t>
      </w:r>
      <w:r>
        <w:t xml:space="preserve">diperuntukan untuk siswa/siswi yang mau belajar membaca, menulis, menganalisis sebuah cerita dan berlatih berbicara di depan orang </w:t>
      </w:r>
      <w:r>
        <w:lastRenderedPageBreak/>
        <w:t>banyak. Maka dari itu sangat bagus untuk diikuti oleh siswa kelas tinggi</w:t>
      </w:r>
      <w:r w:rsidR="00D933CA">
        <w:t>, mulai kelas 4, 5 dan 6”.</w:t>
      </w:r>
    </w:p>
    <w:p w14:paraId="724D4E2F" w14:textId="284F709A" w:rsidR="00791E95" w:rsidRDefault="00791E95" w:rsidP="001255B4">
      <w:pPr>
        <w:tabs>
          <w:tab w:val="left" w:pos="720"/>
        </w:tabs>
        <w:spacing w:line="276" w:lineRule="auto"/>
        <w:jc w:val="both"/>
      </w:pPr>
      <w:r>
        <w:tab/>
        <w:t xml:space="preserve">Hal yang sama juga disampaikan </w:t>
      </w:r>
      <w:r w:rsidR="00482D3F">
        <w:t>oleh Muliana Islami</w:t>
      </w:r>
      <w:r w:rsidR="006E2D57" w:rsidRPr="006E2D57">
        <w:rPr>
          <w:vertAlign w:val="superscript"/>
        </w:rPr>
        <w:fldChar w:fldCharType="begin" w:fldLock="1"/>
      </w:r>
      <w:r w:rsidR="00BF2D90">
        <w:instrText>ADDIN CSL_CITATION {"citationItems":[{"id":"ITEM-1","itemData":{"author":[{"dropping-particle":"","family":"Muliana","given":"Islami","non-dropping-particle":"","parse-names":false,"suffix":""}],"container-title":"Wawancara","id":"ITEM-1","issued":{"date-parts":[["2022"]]},"title":"No Title","type":"paper-conference"},"uris":["http://www.mendeley.com/documents/?uuid=22b53e9a-d544-45a1-8d2f-63addb53aaea","http://www.mendeley.com/documents/?uuid=59f3b91b-e7b2-44fb-961e-8a27a94c64ea"]}],"mendeley":{"formattedCitation":"(Muliana, 2022)","manualFormatting":"(2023)","plainTextFormattedCitation":"(Muliana, 2022)","previouslyFormattedCitation":"(Muliana, 2022)"},"properties":{"noteIndex":0},"schema":"https://github.com/citation-style-language/schema/raw/master/csl-citation.json"}</w:instrText>
      </w:r>
      <w:r w:rsidR="006E2D57" w:rsidRPr="006E2D57">
        <w:rPr>
          <w:vertAlign w:val="superscript"/>
        </w:rPr>
        <w:fldChar w:fldCharType="separate"/>
      </w:r>
      <w:r w:rsidR="006E2D57">
        <w:rPr>
          <w:noProof/>
        </w:rPr>
        <w:t>(</w:t>
      </w:r>
      <w:r w:rsidR="00BF2D90">
        <w:rPr>
          <w:noProof/>
        </w:rPr>
        <w:t>2023</w:t>
      </w:r>
      <w:r w:rsidR="006E2D57" w:rsidRPr="006E2D57">
        <w:rPr>
          <w:noProof/>
        </w:rPr>
        <w:t>)</w:t>
      </w:r>
      <w:r w:rsidR="006E2D57" w:rsidRPr="006E2D57">
        <w:fldChar w:fldCharType="end"/>
      </w:r>
      <w:r w:rsidR="00482D3F">
        <w:t xml:space="preserve"> siswi</w:t>
      </w:r>
      <w:r w:rsidR="00CD2588">
        <w:t xml:space="preserve"> kelas VI:</w:t>
      </w:r>
    </w:p>
    <w:p w14:paraId="7CD2EE70" w14:textId="49986D31" w:rsidR="00482D3F" w:rsidRDefault="00482D3F" w:rsidP="00482D3F">
      <w:pPr>
        <w:tabs>
          <w:tab w:val="left" w:pos="720"/>
        </w:tabs>
        <w:spacing w:line="276" w:lineRule="auto"/>
        <w:jc w:val="both"/>
      </w:pPr>
      <w:r>
        <w:t>“Sebelum diadakannya kelas literasi, ada beberapa siswa di kelas tinggi yang tidak lancar membaca, menulis dengan baik dan setelah diadakan kegiatan kelas literasi atau kelas tambahan siswa yang sebelumnya belum bisa membaca menulis dengan lancar sekarang sudah bi</w:t>
      </w:r>
      <w:r w:rsidR="00D933CA">
        <w:t>sa</w:t>
      </w:r>
      <w:r>
        <w:t xml:space="preserve"> karena</w:t>
      </w:r>
      <w:r w:rsidR="00D933CA">
        <w:t xml:space="preserve"> siswa/siswi rajin</w:t>
      </w:r>
      <w:r>
        <w:t xml:space="preserve"> mengikuti program kelas literasi”.</w:t>
      </w:r>
    </w:p>
    <w:p w14:paraId="77A1C684" w14:textId="77777777" w:rsidR="00D933CA" w:rsidRDefault="00D933CA" w:rsidP="00482D3F">
      <w:pPr>
        <w:tabs>
          <w:tab w:val="left" w:pos="720"/>
        </w:tabs>
        <w:spacing w:line="276" w:lineRule="auto"/>
        <w:jc w:val="both"/>
      </w:pPr>
    </w:p>
    <w:p w14:paraId="07A8FB07" w14:textId="249D1D84" w:rsidR="00CD2588" w:rsidRDefault="00D933CA" w:rsidP="001255B4">
      <w:pPr>
        <w:tabs>
          <w:tab w:val="left" w:pos="720"/>
        </w:tabs>
        <w:spacing w:line="276" w:lineRule="auto"/>
        <w:jc w:val="both"/>
      </w:pPr>
      <w:r>
        <w:tab/>
        <w:t>Berdasarkan hasil wawancara yang telah peneliti la</w:t>
      </w:r>
      <w:r w:rsidR="00CA171D">
        <w:t xml:space="preserve">kukan, sekolah telah mengupayakan berbagai program dalam meningkatkan motivasi belajar siswa. Salah satunya yaitu program kelas literasi atau kelas tambahan ini. Kegiatan kelas literasi ini dapat membantu siswa/siswi yang malas belajar sendiri di rumah, siswa akan lebih banyak mendapatkan pengetahuan atau ilmu dari mengikuti kelas literasi tersebut. Dari hasil observasi yang bisa saya ambil di kelas VI, siswa kelas VI berjumlah 14 orang dan di dalamnya ada 4 siswa yang tidak bisa membaca dan menulis dengan baik, atau lamban dalam pelajaran. Setelah mereka mengikuti kelas literasi ini, mereka sekarang sudah bisa membaca sedikit demi sedikit walaupun masih lamban. Hal tersebut membuktikan bahwa ada peningkatan motivasi belajar pada diri siswa ketika mengikuti kelas literasi yang diadakan oleh guru yang ada di UPT SPF SD Negeri Butung II. </w:t>
      </w:r>
    </w:p>
    <w:p w14:paraId="578D7277" w14:textId="4C10F07B" w:rsidR="0039792D" w:rsidRDefault="00CA171D" w:rsidP="0039792D">
      <w:pPr>
        <w:tabs>
          <w:tab w:val="left" w:pos="720"/>
        </w:tabs>
        <w:spacing w:line="276" w:lineRule="auto"/>
        <w:jc w:val="both"/>
      </w:pPr>
      <w:r>
        <w:tab/>
      </w:r>
      <w:proofErr w:type="gramStart"/>
      <w:r w:rsidR="00794DE9">
        <w:rPr>
          <w:i/>
        </w:rPr>
        <w:t>Ketiga</w:t>
      </w:r>
      <w:r w:rsidR="008174C5">
        <w:rPr>
          <w:i/>
        </w:rPr>
        <w:t xml:space="preserve"> </w:t>
      </w:r>
      <w:r w:rsidR="00794DE9">
        <w:t xml:space="preserve">jum’at ibadah, </w:t>
      </w:r>
      <w:r w:rsidR="00B005BA">
        <w:t>program jum’at ibadah adalah kegiatan keagamaan yang diadakan guru untuk melatih kebiasaan baik siswa, seperti kegiatan sholat dhuha, dzikir, do’a dan membaca asmaul husnal ber</w:t>
      </w:r>
      <w:r w:rsidR="00FC082C">
        <w:t>2</w:t>
      </w:r>
      <w:r w:rsidR="00B005BA">
        <w:t>sama-sama.</w:t>
      </w:r>
      <w:proofErr w:type="gramEnd"/>
      <w:r w:rsidR="008174C5">
        <w:t xml:space="preserve"> </w:t>
      </w:r>
      <w:r w:rsidR="00D32387">
        <w:t xml:space="preserve">Setiap manusia layaak untuk mendapat pendidikan formal dan non formal. Pembelajaran akan menjadikan sesorang menjadi terpelajar. Saat ini, mengenyam pendidikan sangatlah penting bagi setiap warga Negara Indonesia, karena tahun semakin bertambah dan teknologi semakin berkembang dan berinovasi, disamping itu akhlak yang baik juga harus bisa mengikuti zaman. Penanaman karakter sejak dini sangat diperlukan sebagai pedoman dan ciri khas seseorang </w:t>
      </w:r>
      <w:r w:rsidR="0013011C">
        <w:fldChar w:fldCharType="begin" w:fldLock="1"/>
      </w:r>
      <w:r w:rsidR="0013011C">
        <w:instrText>ADDIN CSL_CITATION {"citationItems":[{"id":"ITEM-1","itemData":{"author":[{"dropping-particle":"","family":"Fawjiyah","given":"Adinda Roisatul","non-dropping-particle":"","parse-names":false,"suffix":""}],"id":"ITEM-1","issued":{"date-parts":[["2022"]]},"number-of-pages":"1-75","publisher":"Institut Agama Islam Negeri Ponorogo","title":"REAKTUALISASI PEMBENTUKAN KARAKTER RELIGIUS DAN DISIPLIN PASCA PANDEMI COVID 19 MELALUI PEMBIASAAN SHOLAT DHUHA DAN TAHLIL SISWA KELAS VII SMP MA’ARIF 1 PONOROGO","type":"thesis"},"uris":["http://www.mendeley.com/documents/?uuid=e10251c9-5b1a-4c4f-864c-cdd6af5f2b3a"]}],"mendeley":{"formattedCitation":"(Fawjiyah, 2022)","plainTextFormattedCitation":"(Fawjiyah, 2022)","previouslyFormattedCitation":"(Fawjiyah, 2022)"},"properties":{"noteIndex":0},"schema":"https://github.com/citation-style-language/schema/raw/master/csl-citation.json"}</w:instrText>
      </w:r>
      <w:r w:rsidR="0013011C">
        <w:fldChar w:fldCharType="separate"/>
      </w:r>
      <w:r w:rsidR="0013011C" w:rsidRPr="0013011C">
        <w:rPr>
          <w:noProof/>
        </w:rPr>
        <w:t>(Fawjiyah, 2022)</w:t>
      </w:r>
      <w:r w:rsidR="0013011C">
        <w:fldChar w:fldCharType="end"/>
      </w:r>
      <w:r w:rsidR="00D32387">
        <w:t xml:space="preserve">. Maka dari itu, sangat baik program jum’at ibadah diadakan di setiap sekolah supaya siswa lebih taat terhadap perinta Allah dan Rasul-Nya. </w:t>
      </w:r>
      <w:r w:rsidR="0039792D">
        <w:t>K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giatan jum’at ibadah ini dir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spon positif ol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h 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rapa siswa, s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bagaimana p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ndapat dari siswa k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las V yang b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rnama Muhammad Alif</w:t>
      </w:r>
      <w:r w:rsidR="00BF2D90">
        <w:rPr>
          <w:vertAlign w:val="superscript"/>
        </w:rPr>
        <w:t xml:space="preserve"> </w:t>
      </w:r>
      <w:r w:rsidR="00BF2D90" w:rsidRPr="00BF2D90">
        <w:rPr>
          <w:vertAlign w:val="superscript"/>
        </w:rPr>
        <w:fldChar w:fldCharType="begin" w:fldLock="1"/>
      </w:r>
      <w:r w:rsidR="00BF2D90" w:rsidRPr="00BF2D90">
        <w:instrText>ADDIN CSL_CITATION {"citationItems":[{"id":"ITEM-1","itemData":{"author":[{"dropping-particle":"","family":"Alif","given":"Muhammad","non-dropping-particle":"","parse-names":false,"suffix":""}],"container-title":"Wawancara","id":"ITEM-1","issued":{"date-parts":[["2022"]]},"title":"No Title","type":"paper-conference"},"uris":["http://www.mendeley.com/documents/?uuid=dfc96241-981c-43a0-929d-feb361627772"]}],"mendeley":{"formattedCitation":"(Alif, 2022)","manualFormatting":"(Alif, 2023)","plainTextFormattedCitation":"(Alif, 2022)","previouslyFormattedCitation":"(Alif 2022)"},"properties":{"noteIndex":0},"schema":"https://github.com/citation-style-language/schema/raw/master/csl-citation.json"}</w:instrText>
      </w:r>
      <w:r w:rsidR="00BF2D90" w:rsidRPr="00BF2D90">
        <w:rPr>
          <w:vertAlign w:val="superscript"/>
        </w:rPr>
        <w:fldChar w:fldCharType="separate"/>
      </w:r>
      <w:r w:rsidR="00BF2D90" w:rsidRPr="00BF2D90">
        <w:t>(Alif, 2023)</w:t>
      </w:r>
      <w:r w:rsidR="00BF2D90" w:rsidRPr="00BF2D90">
        <w:fldChar w:fldCharType="end"/>
      </w:r>
      <w:r w:rsidR="0039792D">
        <w:t>, me</w:t>
      </w:r>
      <w:r w:rsidR="0039792D" w:rsidRPr="009A4DAC">
        <w:rPr>
          <w:rFonts w:ascii="Microsoft Himalaya" w:hAnsi="Microsoft Himalaya"/>
          <w:color w:val="000000" w:themeColor="text1"/>
          <w:spacing w:val="-20"/>
          <w:w w:val="1"/>
          <w:sz w:val="5"/>
        </w:rPr>
        <w:t>i</w:t>
      </w:r>
      <w:r w:rsidR="0039792D" w:rsidRPr="000D098C">
        <w:rPr>
          <w:rFonts w:ascii="Microsoft Himalaya" w:hAnsi="Microsoft Himalaya"/>
          <w:color w:val="000000" w:themeColor="text1"/>
          <w:spacing w:val="-20"/>
          <w:w w:val="1"/>
          <w:sz w:val="5"/>
        </w:rPr>
        <w:t>i</w:t>
      </w:r>
      <w:r w:rsidR="0039792D">
        <w:t>nyatakan bahwa:</w:t>
      </w:r>
    </w:p>
    <w:p w14:paraId="20A0E567" w14:textId="686D1519" w:rsidR="0039792D" w:rsidRDefault="0039792D" w:rsidP="0039792D">
      <w:pPr>
        <w:tabs>
          <w:tab w:val="left" w:pos="720"/>
        </w:tabs>
        <w:spacing w:line="276" w:lineRule="auto"/>
        <w:jc w:val="both"/>
      </w:pPr>
      <w:r w:rsidRPr="000C1A6A">
        <w:t>“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rasi </w:t>
      </w:r>
      <w:r>
        <w:t>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ti sholat dhuha, dzikir dan do’a</w:t>
      </w:r>
      <w:r w:rsidRPr="000C1A6A">
        <w:t xml:space="preserve"> sangatlah bagus untuk siswa/siswi dalam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ingkatkan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takwaan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pada Tuhan Yang Maha </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s</w:t>
      </w:r>
      <w:r>
        <w:t>a</w:t>
      </w:r>
      <w:r w:rsidRPr="000C1A6A">
        <w:t>. Apalagi ditambah 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gan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m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lakuan sanksi yang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gas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hadap siswa/siswi yang tidak ikut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ksanakan sholat dhuha 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sama-sama”</w:t>
      </w:r>
    </w:p>
    <w:p w14:paraId="52EDD0BD" w14:textId="5DE83010" w:rsidR="0039792D" w:rsidRDefault="0039792D" w:rsidP="00BF2D90">
      <w:pPr>
        <w:spacing w:line="276" w:lineRule="auto"/>
        <w:ind w:firstLine="720"/>
        <w:jc w:val="both"/>
      </w:pPr>
      <w:r>
        <w:t>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njutnya dari siswi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IV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00BF2D90">
        <w:t xml:space="preserve">rnama </w:t>
      </w:r>
      <w:r w:rsidR="00BF2D90" w:rsidRPr="00BF2D90">
        <w:rPr>
          <w:vertAlign w:val="superscript"/>
        </w:rPr>
        <w:fldChar w:fldCharType="begin" w:fldLock="1"/>
      </w:r>
      <w:r w:rsidR="00BF2D90" w:rsidRPr="00BF2D90">
        <w:instrText>ADDIN CSL_CITATION {"citationItems":[{"id":"ITEM-1","itemData":{"author":[{"dropping-particle":"","family":"Asyifah","given":"","non-dropping-particle":"","parse-names":false,"suffix":""}],"container-title":"Wawancara","id":"ITEM-1","issued":{"date-parts":[["2022"]]},"title":"No Title","type":"paper-conference"},"uris":["http://www.mendeley.com/documents/?uuid=1c4b635f-11b7-4120-9190-a81065860ca5"]}],"mendeley":{"formattedCitation":"(Asyifah, 2022)","plainTextFormattedCitation":"(Asyifah, 2022)","previouslyFormattedCitation":"(Asyifah 2022)"},"properties":{"noteIndex":0},"schema":"https://github.com/citation-style-language/schema/raw/master/csl-citation.json"}</w:instrText>
      </w:r>
      <w:r w:rsidR="00BF2D90" w:rsidRPr="00BF2D90">
        <w:rPr>
          <w:vertAlign w:val="superscript"/>
        </w:rPr>
        <w:fldChar w:fldCharType="separate"/>
      </w:r>
      <w:r w:rsidR="00BF2D90" w:rsidRPr="00BF2D90">
        <w:t>(Asyifah, 2023)</w:t>
      </w:r>
      <w:r w:rsidR="00BF2D90" w:rsidRPr="00BF2D90">
        <w:fldChar w:fldCharType="end"/>
      </w:r>
      <w:r>
        <w:t>, dia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yatakan bahwa:</w:t>
      </w:r>
    </w:p>
    <w:p w14:paraId="0818766B" w14:textId="086DC5DE" w:rsidR="00D32387" w:rsidRDefault="0039792D" w:rsidP="0039792D">
      <w:pPr>
        <w:tabs>
          <w:tab w:val="left" w:pos="720"/>
        </w:tabs>
        <w:jc w:val="both"/>
      </w:pPr>
      <w:r w:rsidRPr="000C1A6A">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giatan program sholat dhuha ini sangat baik untuk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tih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istiqomahan siswa dalam hal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jalankan ibadah kar</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a kalau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ing dilakukan maka akan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biasa d</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gan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dirinya. Dan sholat sunnah ini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upakan sholat sunnah yang dianjurkan ol</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h Nabi Muhammad SAW”</w:t>
      </w:r>
    </w:p>
    <w:p w14:paraId="4FA00043" w14:textId="0455259C" w:rsidR="0039792D" w:rsidRDefault="0039792D" w:rsidP="00BF2D90">
      <w:pPr>
        <w:spacing w:line="276" w:lineRule="auto"/>
        <w:ind w:firstLine="720"/>
        <w:jc w:val="both"/>
      </w:pPr>
      <w:r>
        <w:lastRenderedPageBreak/>
        <w:t>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ih lanjutnya, ditanggapi ol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h siswa k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as IV yang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00BF2D90">
        <w:t xml:space="preserve">rnama </w:t>
      </w:r>
      <w:r w:rsidR="00BF2D90" w:rsidRPr="00BF2D90">
        <w:rPr>
          <w:vertAlign w:val="superscript"/>
        </w:rPr>
        <w:fldChar w:fldCharType="begin" w:fldLock="1"/>
      </w:r>
      <w:r w:rsidR="00BF2D90" w:rsidRPr="00BF2D90">
        <w:instrText>ADDIN CSL_CITATION {"citationItems":[{"id":"ITEM-1","itemData":{"author":[{"dropping-particle":"","family":"Muh Royyan","given":"","non-dropping-particle":"","parse-names":false,"suffix":""}],"container-title":"Wawancara","id":"ITEM-1","issued":{"date-parts":[["2022"]]},"title":"No Title","type":"paper-conference"},"uris":["http://www.mendeley.com/documents/?uuid=874411dd-5efc-4a2c-8640-80ec1e2a4efd"]}],"mendeley":{"formattedCitation":"(Muh Royyan, 2022)","plainTextFormattedCitation":"(Muh Royyan, 2022)","previouslyFormattedCitation":"(Muh Royyan 2022)"},"properties":{"noteIndex":0},"schema":"https://github.com/citation-style-language/schema/raw/master/csl-citation.json"}</w:instrText>
      </w:r>
      <w:r w:rsidR="00BF2D90" w:rsidRPr="00BF2D90">
        <w:rPr>
          <w:vertAlign w:val="superscript"/>
        </w:rPr>
        <w:fldChar w:fldCharType="separate"/>
      </w:r>
      <w:r w:rsidR="00BF2D90" w:rsidRPr="00BF2D90">
        <w:t>(Muh Royyan, 2023)</w:t>
      </w:r>
      <w:r w:rsidR="00BF2D90" w:rsidRPr="00BF2D90">
        <w:fldChar w:fldCharType="end"/>
      </w:r>
      <w:r>
        <w:t>, dia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yatakan bahwa:</w:t>
      </w:r>
    </w:p>
    <w:p w14:paraId="47B39676" w14:textId="6AFCDE03" w:rsidR="0039792D" w:rsidRDefault="0039792D" w:rsidP="0039792D">
      <w:pPr>
        <w:tabs>
          <w:tab w:val="left" w:pos="720"/>
        </w:tabs>
        <w:jc w:val="both"/>
      </w:pPr>
      <w:r>
        <w:t>“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mbiasaan sholat dhuha ini sangat baik untuk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 xml:space="preserve">latih </w:t>
      </w:r>
      <w:r>
        <w:t xml:space="preserve">kedisiplinan dan </w:t>
      </w:r>
      <w:r w:rsidRPr="000C1A6A">
        <w:t>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sabaraan siswa/siswi kar</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a tuntutan s</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kolah, awalnya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paksa lama k</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lamaan m</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njadi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0C1A6A">
        <w:t>rbiasa”</w:t>
      </w:r>
    </w:p>
    <w:p w14:paraId="0F63F992" w14:textId="5E927236" w:rsidR="0039792D" w:rsidRDefault="0039792D" w:rsidP="0039792D">
      <w:pPr>
        <w:tabs>
          <w:tab w:val="left" w:pos="720"/>
        </w:tabs>
        <w:spacing w:line="276" w:lineRule="auto"/>
        <w:jc w:val="both"/>
      </w:pPr>
      <w:r>
        <w:tab/>
        <w:t xml:space="preserve">Dari hasil wawancara yang dilakukan peneliti, dampak yang dirasakan oleh siswa yang mengikuti jum’at ibadah adalah mereka lebih banyak mengetahui do’a-do’a yang tidak perna siswa dapatkan sebelumnya dalam kelas, siswa lebih disiplin dan siswa lebih bersemangat melakukan kegiatan yang berkaitan dengan keagaman nantinya. </w:t>
      </w:r>
      <w:r w:rsidR="00B973D5">
        <w:t>Dan dengan adanya kegiatan jum’at ibadah ini siswa lebih rajin menghafal surat-surat pendek dan do’a-do’a sehari-harinya. Hal tersebut membuktikan adanya peningkatan pada diri siswa yang ada di UPT SPF SD Negeri Butung II Kota Makassar.</w:t>
      </w:r>
    </w:p>
    <w:p w14:paraId="33347A41" w14:textId="77777777" w:rsidR="00B973D5" w:rsidRDefault="00B973D5" w:rsidP="008B60C2">
      <w:pPr>
        <w:tabs>
          <w:tab w:val="left" w:pos="990"/>
        </w:tabs>
        <w:spacing w:line="276" w:lineRule="auto"/>
        <w:jc w:val="both"/>
      </w:pPr>
    </w:p>
    <w:p w14:paraId="1F673105" w14:textId="5C719497" w:rsidR="00C007C8" w:rsidRPr="008B60C2" w:rsidRDefault="00DE6C46" w:rsidP="008B60C2">
      <w:pPr>
        <w:tabs>
          <w:tab w:val="left" w:pos="990"/>
        </w:tabs>
        <w:spacing w:line="276" w:lineRule="auto"/>
        <w:jc w:val="both"/>
      </w:pPr>
      <w:r w:rsidRPr="008B60C2">
        <w:rPr>
          <w:b/>
          <w:color w:val="000000"/>
        </w:rPr>
        <w:t>F</w:t>
      </w:r>
      <w:r w:rsidR="008B60C2">
        <w:rPr>
          <w:b/>
          <w:color w:val="000000"/>
        </w:rPr>
        <w:t>aktor P</w:t>
      </w:r>
      <w:r w:rsidR="00C007C8" w:rsidRPr="008B60C2">
        <w:rPr>
          <w:b/>
          <w:color w:val="000000"/>
        </w:rPr>
        <w:t>e</w:t>
      </w:r>
      <w:r w:rsidR="008B60C2">
        <w:rPr>
          <w:b/>
          <w:color w:val="000000"/>
        </w:rPr>
        <w:t>ndukung dan P</w:t>
      </w:r>
      <w:r w:rsidR="00C007C8" w:rsidRPr="008B60C2">
        <w:rPr>
          <w:b/>
          <w:color w:val="000000"/>
        </w:rPr>
        <w:t>enghambat</w:t>
      </w:r>
      <w:r w:rsidR="008B60C2">
        <w:rPr>
          <w:b/>
          <w:color w:val="000000"/>
        </w:rPr>
        <w:t xml:space="preserve"> Pelaksanakan Program L</w:t>
      </w:r>
      <w:r w:rsidR="00C007C8" w:rsidRPr="008B60C2">
        <w:rPr>
          <w:b/>
          <w:color w:val="000000"/>
        </w:rPr>
        <w:t>ite</w:t>
      </w:r>
      <w:r w:rsidR="00C007C8" w:rsidRPr="008B60C2">
        <w:rPr>
          <w:b/>
          <w:color w:val="000000" w:themeColor="text1"/>
          <w:spacing w:val="-20"/>
          <w:w w:val="1"/>
        </w:rPr>
        <w:t>ii</w:t>
      </w:r>
      <w:r w:rsidR="008B60C2">
        <w:rPr>
          <w:b/>
          <w:color w:val="000000"/>
        </w:rPr>
        <w:t>rasi Dalam M</w:t>
      </w:r>
      <w:r w:rsidR="00C007C8" w:rsidRPr="008B60C2">
        <w:rPr>
          <w:b/>
          <w:color w:val="000000"/>
        </w:rPr>
        <w:t>e</w:t>
      </w:r>
      <w:r w:rsidR="00C007C8" w:rsidRPr="008B60C2">
        <w:rPr>
          <w:b/>
          <w:color w:val="000000" w:themeColor="text1"/>
          <w:spacing w:val="-20"/>
          <w:w w:val="1"/>
        </w:rPr>
        <w:t>ii</w:t>
      </w:r>
      <w:r w:rsidR="008B60C2">
        <w:rPr>
          <w:b/>
          <w:color w:val="000000"/>
        </w:rPr>
        <w:t>ningkatkan Motivasi B</w:t>
      </w:r>
      <w:r w:rsidR="00C007C8" w:rsidRPr="008B60C2">
        <w:rPr>
          <w:b/>
          <w:color w:val="000000"/>
        </w:rPr>
        <w:t>e</w:t>
      </w:r>
      <w:r w:rsidR="00C007C8" w:rsidRPr="008B60C2">
        <w:rPr>
          <w:b/>
          <w:color w:val="000000" w:themeColor="text1"/>
          <w:spacing w:val="-20"/>
          <w:w w:val="1"/>
        </w:rPr>
        <w:t>ii</w:t>
      </w:r>
      <w:r w:rsidR="008B60C2">
        <w:rPr>
          <w:b/>
          <w:color w:val="000000"/>
        </w:rPr>
        <w:t>lajar S</w:t>
      </w:r>
      <w:r w:rsidR="00C007C8" w:rsidRPr="008B60C2">
        <w:rPr>
          <w:b/>
          <w:color w:val="000000"/>
        </w:rPr>
        <w:t>iswa.</w:t>
      </w:r>
    </w:p>
    <w:p w14:paraId="54D042B0" w14:textId="77526FB6" w:rsidR="00CD2672" w:rsidRDefault="0036197B" w:rsidP="00B80770">
      <w:pPr>
        <w:tabs>
          <w:tab w:val="left" w:pos="900"/>
        </w:tabs>
        <w:spacing w:line="276" w:lineRule="auto"/>
        <w:jc w:val="both"/>
      </w:pPr>
      <w:r>
        <w:tab/>
      </w:r>
      <w:r w:rsidR="00BD28D5">
        <w:t>Program literasi merupakan kegiatan yang dibuat oleh sekolah untuk membantu siswa dalam meningkatkan motivasi belajar siswa di UPT SPF SD Negeri Butung II. Dalam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 suatu program, pastilah 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i rintangan atau hambatan s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ta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nya masing-masing, b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itu juga d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gan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aksanaan program lit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asi di UPT SPF SD 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g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ri Butung II Kota Makassar. Maka dari itu,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liti m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mukan faktor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D28D5">
        <w:t>ndukung dan faktor pe</w:t>
      </w:r>
      <w:r w:rsidR="00BD28D5" w:rsidRPr="009A4DAC">
        <w:rPr>
          <w:rFonts w:ascii="Microsoft Himalaya" w:hAnsi="Microsoft Himalaya"/>
          <w:color w:val="000000" w:themeColor="text1"/>
          <w:spacing w:val="-20"/>
          <w:w w:val="1"/>
          <w:sz w:val="5"/>
        </w:rPr>
        <w:t>i</w:t>
      </w:r>
      <w:r w:rsidR="00BD28D5" w:rsidRPr="000D098C">
        <w:rPr>
          <w:rFonts w:ascii="Microsoft Himalaya" w:hAnsi="Microsoft Himalaya"/>
          <w:color w:val="000000" w:themeColor="text1"/>
          <w:spacing w:val="-20"/>
          <w:w w:val="1"/>
          <w:sz w:val="5"/>
        </w:rPr>
        <w:t>i</w:t>
      </w:r>
      <w:r w:rsidR="00B80770">
        <w:t xml:space="preserve">nghambat </w:t>
      </w:r>
      <w:r w:rsidR="00C007C8" w:rsidRPr="00C007C8">
        <w:t xml:space="preserve">yaitu: </w:t>
      </w:r>
    </w:p>
    <w:p w14:paraId="7FB2260D" w14:textId="77777777" w:rsidR="00B80770" w:rsidRDefault="00CD2672" w:rsidP="00B80770">
      <w:pPr>
        <w:spacing w:line="276" w:lineRule="auto"/>
        <w:jc w:val="both"/>
        <w:rPr>
          <w:b/>
        </w:rPr>
      </w:pPr>
      <w:r>
        <w:rPr>
          <w:b/>
        </w:rPr>
        <w:t>Faktor pendukung</w:t>
      </w:r>
    </w:p>
    <w:p w14:paraId="22F591A8" w14:textId="706ABE13" w:rsidR="00B80770" w:rsidRPr="00B80770" w:rsidRDefault="00B80770" w:rsidP="00B80770">
      <w:pPr>
        <w:spacing w:line="276" w:lineRule="auto"/>
        <w:ind w:firstLine="900"/>
        <w:jc w:val="both"/>
        <w:rPr>
          <w:b/>
        </w:rPr>
      </w:pP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dasarkan hasil obs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vasi, p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liti m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 xml:space="preserve">mukan </w:t>
      </w:r>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b</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pa faktot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dukung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 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asi di UPT SPF SD N</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g</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i Butung II</w:t>
      </w:r>
      <w:r>
        <w:t xml:space="preserve"> Kota Makassar:</w:t>
      </w:r>
    </w:p>
    <w:p w14:paraId="35E5A313"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Mahasiswa kampus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 xml:space="preserve">ngajar. </w:t>
      </w:r>
    </w:p>
    <w:p w14:paraId="07432BC7" w14:textId="45ADE818" w:rsidR="00B80770" w:rsidRPr="00B80770" w:rsidRDefault="00B80770" w:rsidP="00B80770">
      <w:pPr>
        <w:pStyle w:val="ListParagraph"/>
        <w:spacing w:after="0"/>
        <w:ind w:left="1170"/>
        <w:jc w:val="both"/>
        <w:rPr>
          <w:rFonts w:ascii="Times New Roman" w:hAnsi="Times New Roman"/>
          <w:sz w:val="24"/>
          <w:szCs w:val="24"/>
        </w:rPr>
      </w:pPr>
      <w:r w:rsidRPr="00B80770">
        <w:rPr>
          <w:rFonts w:ascii="Times New Roman" w:hAnsi="Times New Roman"/>
          <w:sz w:val="24"/>
          <w:szCs w:val="24"/>
        </w:rPr>
        <w:t>Adanya program kampu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jadi faktor 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dukung utama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jadinya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i UPT SPF SD 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 Butung II, 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 pada mulanya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sudah 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nah diimp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tasikan di UPT SPF SD N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i Butung II,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api kar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a pan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i program 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ut mati dan b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um diaktifk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 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h datangnya mahasiswa program kampu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jar, barulah program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imulai dihidupk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mbali 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ngan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giatan yang l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bih variatif dan inovatif s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p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ti program quis m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d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ka, k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las lite</w:t>
      </w:r>
      <w:r w:rsidRPr="00B80770">
        <w:rPr>
          <w:rFonts w:ascii="Microsoft Himalaya" w:hAnsi="Microsoft Himalaya"/>
          <w:color w:val="000000" w:themeColor="text1"/>
          <w:spacing w:val="-20"/>
          <w:w w:val="1"/>
          <w:sz w:val="5"/>
          <w:szCs w:val="24"/>
        </w:rPr>
        <w:t>ii</w:t>
      </w:r>
      <w:r w:rsidRPr="00B80770">
        <w:rPr>
          <w:rFonts w:ascii="Times New Roman" w:hAnsi="Times New Roman"/>
          <w:sz w:val="24"/>
          <w:szCs w:val="24"/>
        </w:rPr>
        <w:t>rasi dan jum’at ibabah.</w:t>
      </w:r>
    </w:p>
    <w:p w14:paraId="36F32FDC"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t>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 sama dari guru atau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aga 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 xml:space="preserve">ndidik. </w:t>
      </w:r>
    </w:p>
    <w:p w14:paraId="2A7FD81A" w14:textId="29967099" w:rsidR="00B80770" w:rsidRDefault="00B80770" w:rsidP="00B80770">
      <w:pPr>
        <w:pStyle w:val="ListParagraph"/>
        <w:spacing w:after="0"/>
        <w:ind w:left="1170"/>
        <w:jc w:val="both"/>
        <w:rPr>
          <w:rFonts w:ascii="Times New Roman" w:hAnsi="Times New Roman"/>
          <w:sz w:val="24"/>
          <w:szCs w:val="24"/>
        </w:rPr>
      </w:pPr>
      <w:r w:rsidRPr="0019674D">
        <w:rPr>
          <w:rFonts w:ascii="Times New Roman" w:hAnsi="Times New Roman"/>
          <w:sz w:val="24"/>
          <w:szCs w:val="24"/>
        </w:rPr>
        <w:t>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ja sama guru</w:t>
      </w:r>
      <w:r>
        <w:rPr>
          <w:rFonts w:ascii="Times New Roman" w:hAnsi="Times New Roman"/>
          <w:sz w:val="24"/>
          <w:szCs w:val="24"/>
        </w:rPr>
        <w:t xml:space="preserve"> dan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didik</w:t>
      </w:r>
      <w:r w:rsidRPr="0019674D">
        <w:rPr>
          <w:rFonts w:ascii="Times New Roman" w:hAnsi="Times New Roman"/>
          <w:sz w:val="24"/>
          <w:szCs w:val="24"/>
        </w:rPr>
        <w:t xml:space="preserve"> sangat b</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p</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garuh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hadap 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laksananya pro</w:t>
      </w:r>
      <w:r>
        <w:rPr>
          <w:rFonts w:ascii="Times New Roman" w:hAnsi="Times New Roman"/>
          <w:sz w:val="24"/>
          <w:szCs w:val="24"/>
        </w:rPr>
        <w:t>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an adanya dukungan dari guru yang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lu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 arahan, motivasi dan fasilitator pada saat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ngsungnya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Misalnya, ada siswa yang kurang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us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sana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siswa kur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tiakan apa yang disampai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gurunya di d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an dan siswa yang asik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mai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ri di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k</w:t>
      </w:r>
      <w:r w:rsidR="005E6D62">
        <w:rPr>
          <w:rFonts w:ascii="Times New Roman" w:hAnsi="Times New Roman"/>
          <w:sz w:val="24"/>
          <w:szCs w:val="24"/>
        </w:rPr>
        <w:t xml:space="preserve"> </w:t>
      </w:r>
      <w:r>
        <w:rPr>
          <w:rFonts w:ascii="Times New Roman" w:hAnsi="Times New Roman"/>
          <w:sz w:val="24"/>
          <w:szCs w:val="24"/>
        </w:rPr>
        <w:t>ang akan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ganggu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aksanannya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w:t>
      </w:r>
      <w:r w:rsidRPr="0019674D">
        <w:rPr>
          <w:rFonts w:ascii="Times New Roman" w:hAnsi="Times New Roman"/>
          <w:sz w:val="24"/>
          <w:szCs w:val="24"/>
        </w:rPr>
        <w:t xml:space="preserve"> </w:t>
      </w:r>
      <w:r>
        <w:rPr>
          <w:rFonts w:ascii="Times New Roman" w:hAnsi="Times New Roman"/>
          <w:sz w:val="24"/>
          <w:szCs w:val="24"/>
        </w:rPr>
        <w:t>Maka dari itu,</w:t>
      </w:r>
      <w:r w:rsidRPr="0019674D">
        <w:rPr>
          <w:rFonts w:ascii="Times New Roman" w:hAnsi="Times New Roman"/>
          <w:sz w:val="24"/>
          <w:szCs w:val="24"/>
        </w:rPr>
        <w:t xml:space="preserve"> k</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 xml:space="preserve">rja sama </w:t>
      </w:r>
      <w:r>
        <w:rPr>
          <w:rFonts w:ascii="Times New Roman" w:hAnsi="Times New Roman"/>
          <w:sz w:val="24"/>
          <w:szCs w:val="24"/>
        </w:rPr>
        <w:t>guru dan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aga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didik sangat di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akan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ncar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program l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si di UPT SPF SD N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 Butung II.</w:t>
      </w:r>
    </w:p>
    <w:p w14:paraId="0592145F" w14:textId="77777777" w:rsidR="00B80770" w:rsidRDefault="00B80770" w:rsidP="00B80770">
      <w:pPr>
        <w:pStyle w:val="ListParagraph"/>
        <w:numPr>
          <w:ilvl w:val="0"/>
          <w:numId w:val="17"/>
        </w:numPr>
        <w:spacing w:after="0"/>
        <w:ind w:left="1170"/>
        <w:jc w:val="both"/>
        <w:rPr>
          <w:rFonts w:ascii="Times New Roman" w:hAnsi="Times New Roman"/>
          <w:sz w:val="24"/>
          <w:szCs w:val="24"/>
        </w:rPr>
      </w:pPr>
      <w:r>
        <w:rPr>
          <w:rFonts w:ascii="Times New Roman" w:hAnsi="Times New Roman"/>
          <w:sz w:val="24"/>
          <w:szCs w:val="24"/>
        </w:rPr>
        <w:lastRenderedPageBreak/>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n aktif siswa/siswi</w:t>
      </w:r>
      <w:r w:rsidRPr="0019674D">
        <w:rPr>
          <w:rFonts w:ascii="Times New Roman" w:hAnsi="Times New Roman"/>
          <w:sz w:val="24"/>
          <w:szCs w:val="24"/>
        </w:rPr>
        <w:t xml:space="preserve"> dalam m</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nsuks</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skan program lit</w:t>
      </w:r>
      <w:r>
        <w:rPr>
          <w:rFonts w:ascii="Times New Roman" w:hAnsi="Times New Roman"/>
          <w:sz w:val="24"/>
          <w:szCs w:val="24"/>
        </w:rPr>
        <w: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sidRPr="0019674D">
        <w:rPr>
          <w:rFonts w:ascii="Times New Roman" w:hAnsi="Times New Roman"/>
          <w:sz w:val="24"/>
          <w:szCs w:val="24"/>
        </w:rPr>
        <w:t>rasi</w:t>
      </w:r>
      <w:r>
        <w:rPr>
          <w:rFonts w:ascii="Times New Roman" w:hAnsi="Times New Roman"/>
          <w:sz w:val="24"/>
          <w:szCs w:val="24"/>
        </w:rPr>
        <w:t>.</w:t>
      </w:r>
    </w:p>
    <w:p w14:paraId="18BD1925" w14:textId="0F31DF48" w:rsidR="00B80770" w:rsidRDefault="002A2715" w:rsidP="002A2715">
      <w:pPr>
        <w:pStyle w:val="ListParagraph"/>
        <w:spacing w:after="0"/>
        <w:ind w:left="1170"/>
        <w:jc w:val="both"/>
        <w:rPr>
          <w:rFonts w:ascii="Times New Roman" w:hAnsi="Times New Roman"/>
          <w:sz w:val="24"/>
          <w:szCs w:val="24"/>
        </w:rPr>
      </w:pPr>
      <w:r>
        <w:rPr>
          <w:rFonts w:ascii="Times New Roman" w:hAnsi="Times New Roman"/>
          <w:sz w:val="24"/>
          <w:szCs w:val="24"/>
        </w:rPr>
        <w:t xml:space="preserve">Pera aktif seorang pendidik ditunjukan tidak hanya dalam bentuk motivasi tetapi harus terlibat aktif dalam semua kegiatan </w:t>
      </w:r>
      <w:r w:rsidR="005665C4">
        <w:rPr>
          <w:rFonts w:ascii="Times New Roman" w:hAnsi="Times New Roman"/>
          <w:sz w:val="24"/>
          <w:szCs w:val="24"/>
        </w:rPr>
        <w:fldChar w:fldCharType="begin" w:fldLock="1"/>
      </w:r>
      <w:r w:rsidR="00B64C45">
        <w:rPr>
          <w:rFonts w:ascii="Times New Roman" w:hAnsi="Times New Roman"/>
          <w:sz w:val="24"/>
          <w:szCs w:val="24"/>
        </w:rPr>
        <w:instrText>ADDIN CSL_CITATION {"citationItems":[{"id":"ITEM-1","itemData":{"DOI":"10.58418/Ijeqqr.V2i1.36","author":[{"dropping-particle":"","family":"Anditasari","given":"Rizqi Dian","non-dropping-particle":"","parse-names":false,"suffix":""}],"container-title":"International Journal of Educational Qualitative Quantitative Research (IJE-QQR)","id":"ITEM-1","issued":{"date-parts":[["2023"]]},"page":"7-11","title":"Actualization of Civic Literacy in the Learning of Citizenship in High School","type":"article-journal","volume":"2"},"uris":["http://www.mendeley.com/documents/?uuid=79dbec2e-be66-4146-a46e-a4954fcf2751"]}],"mendeley":{"formattedCitation":"(Anditasari, 2023)","plainTextFormattedCitation":"(Anditasari, 2023)","previouslyFormattedCitation":"(Anditasari, 2023)"},"properties":{"noteIndex":0},"schema":"https://github.com/citation-style-language/schema/raw/master/csl-citation.json"}</w:instrText>
      </w:r>
      <w:r w:rsidR="005665C4">
        <w:rPr>
          <w:rFonts w:ascii="Times New Roman" w:hAnsi="Times New Roman"/>
          <w:sz w:val="24"/>
          <w:szCs w:val="24"/>
        </w:rPr>
        <w:fldChar w:fldCharType="separate"/>
      </w:r>
      <w:r w:rsidR="005665C4" w:rsidRPr="005665C4">
        <w:rPr>
          <w:rFonts w:ascii="Times New Roman" w:hAnsi="Times New Roman"/>
          <w:noProof/>
          <w:sz w:val="24"/>
          <w:szCs w:val="24"/>
        </w:rPr>
        <w:t>(Anditasari, 2023)</w:t>
      </w:r>
      <w:r w:rsidR="005665C4">
        <w:rPr>
          <w:rFonts w:ascii="Times New Roman" w:hAnsi="Times New Roman"/>
          <w:sz w:val="24"/>
          <w:szCs w:val="24"/>
        </w:rPr>
        <w:fldChar w:fldCharType="end"/>
      </w:r>
      <w:r>
        <w:rPr>
          <w:rFonts w:ascii="Times New Roman" w:hAnsi="Times New Roman"/>
          <w:sz w:val="24"/>
          <w:szCs w:val="24"/>
        </w:rPr>
        <w:t xml:space="preserve">. </w:t>
      </w:r>
      <w:r w:rsidR="00B80770">
        <w:rPr>
          <w:rFonts w:ascii="Times New Roman" w:hAnsi="Times New Roman"/>
          <w:sz w:val="24"/>
          <w:szCs w:val="24"/>
        </w:rPr>
        <w:t>Tanpa adanya k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libatan siswa/siswi dalam k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giatan program li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asi 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but maka tidak akan b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jalan program lit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rasi yang dibuat. Maka dari itu siswa/siswi sangat disarankan untuk m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ngikut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tiap program yang diadakan ol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h guru-guru d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kolah.</w:t>
      </w:r>
      <w:r>
        <w:rPr>
          <w:rFonts w:ascii="Times New Roman" w:hAnsi="Times New Roman"/>
          <w:sz w:val="24"/>
          <w:szCs w:val="24"/>
        </w:rPr>
        <w:t xml:space="preserve"> </w:t>
      </w:r>
      <w:r w:rsidR="00B80770">
        <w:rPr>
          <w:rFonts w:ascii="Times New Roman" w:hAnsi="Times New Roman"/>
          <w:sz w:val="24"/>
          <w:szCs w:val="24"/>
        </w:rPr>
        <w:t>Apr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siasi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kolah yang dapat m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numbuhkan se</w:t>
      </w:r>
      <w:r w:rsidR="00B80770" w:rsidRPr="009A4DAC">
        <w:rPr>
          <w:rFonts w:ascii="Microsoft Himalaya" w:hAnsi="Microsoft Himalaya"/>
          <w:color w:val="000000" w:themeColor="text1"/>
          <w:spacing w:val="-20"/>
          <w:w w:val="1"/>
          <w:sz w:val="5"/>
          <w:szCs w:val="24"/>
        </w:rPr>
        <w:t>i</w:t>
      </w:r>
      <w:r w:rsidR="00B80770" w:rsidRPr="000D098C">
        <w:rPr>
          <w:rFonts w:ascii="Microsoft Himalaya" w:hAnsi="Microsoft Himalaya"/>
          <w:color w:val="000000" w:themeColor="text1"/>
          <w:spacing w:val="-20"/>
          <w:w w:val="1"/>
          <w:sz w:val="5"/>
          <w:szCs w:val="24"/>
        </w:rPr>
        <w:t>i</w:t>
      </w:r>
      <w:r w:rsidR="00B80770">
        <w:rPr>
          <w:rFonts w:ascii="Times New Roman" w:hAnsi="Times New Roman"/>
          <w:sz w:val="24"/>
          <w:szCs w:val="24"/>
        </w:rPr>
        <w:t xml:space="preserve">mangat. </w:t>
      </w:r>
    </w:p>
    <w:p w14:paraId="297A598A" w14:textId="41CCBDCD" w:rsidR="00B80770" w:rsidRPr="006707A6" w:rsidRDefault="00B80770" w:rsidP="00B80770">
      <w:pPr>
        <w:pStyle w:val="ListParagraph"/>
        <w:spacing w:after="0"/>
        <w:ind w:left="1170"/>
        <w:jc w:val="both"/>
        <w:rPr>
          <w:rFonts w:ascii="Times New Roman" w:hAnsi="Times New Roman"/>
          <w:sz w:val="24"/>
          <w:szCs w:val="24"/>
        </w:rPr>
      </w:pP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an ap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siasi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hadap siswa/siswi yang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program yang diadakan guru dapat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ikan dorongan dan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bagi siswa untuk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ingkatkan k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giatan b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lajar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a</w:t>
      </w:r>
      <w:r w:rsidR="00B973D5">
        <w:rPr>
          <w:rFonts w:ascii="Times New Roman" w:hAnsi="Times New Roman"/>
          <w:sz w:val="24"/>
          <w:szCs w:val="24"/>
        </w:rPr>
        <w:t xml:space="preserve">. </w:t>
      </w:r>
      <w:r>
        <w:rPr>
          <w:rFonts w:ascii="Times New Roman" w:hAnsi="Times New Roman"/>
          <w:sz w:val="24"/>
          <w:szCs w:val="24"/>
        </w:rPr>
        <w:t>Hal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ti ini p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lu dit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rapkan di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tiap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 agar siswa/siswi 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bi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mangat dalam m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ngikuti program-program yang diadakan ol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h se</w:t>
      </w:r>
      <w:r w:rsidRPr="009A4DAC">
        <w:rPr>
          <w:rFonts w:ascii="Microsoft Himalaya" w:hAnsi="Microsoft Himalaya"/>
          <w:color w:val="000000" w:themeColor="text1"/>
          <w:spacing w:val="-20"/>
          <w:w w:val="1"/>
          <w:sz w:val="5"/>
          <w:szCs w:val="24"/>
        </w:rPr>
        <w:t>i</w:t>
      </w:r>
      <w:r w:rsidRPr="000D098C">
        <w:rPr>
          <w:rFonts w:ascii="Microsoft Himalaya" w:hAnsi="Microsoft Himalaya"/>
          <w:color w:val="000000" w:themeColor="text1"/>
          <w:spacing w:val="-20"/>
          <w:w w:val="1"/>
          <w:sz w:val="5"/>
          <w:szCs w:val="24"/>
        </w:rPr>
        <w:t>i</w:t>
      </w:r>
      <w:r>
        <w:rPr>
          <w:rFonts w:ascii="Times New Roman" w:hAnsi="Times New Roman"/>
          <w:sz w:val="24"/>
          <w:szCs w:val="24"/>
        </w:rPr>
        <w:t>kolah.</w:t>
      </w:r>
    </w:p>
    <w:p w14:paraId="55C9C658" w14:textId="77777777" w:rsidR="00B80770" w:rsidRPr="009E5DD7" w:rsidRDefault="00B80770" w:rsidP="009E5DD7">
      <w:pPr>
        <w:jc w:val="both"/>
        <w:rPr>
          <w:b/>
        </w:rPr>
      </w:pPr>
      <w:r w:rsidRPr="009E5DD7">
        <w:rPr>
          <w:b/>
        </w:rPr>
        <w:t>Faktor Pe</w:t>
      </w:r>
      <w:r w:rsidRPr="009E5DD7">
        <w:rPr>
          <w:rFonts w:ascii="Microsoft Himalaya" w:hAnsi="Microsoft Himalaya"/>
          <w:b/>
          <w:color w:val="000000" w:themeColor="text1"/>
          <w:spacing w:val="-20"/>
          <w:w w:val="1"/>
          <w:sz w:val="5"/>
        </w:rPr>
        <w:t>ii</w:t>
      </w:r>
      <w:r w:rsidRPr="009E5DD7">
        <w:rPr>
          <w:b/>
        </w:rPr>
        <w:t>nghambat</w:t>
      </w:r>
    </w:p>
    <w:p w14:paraId="38CAF530" w14:textId="77777777" w:rsidR="00B80770" w:rsidRPr="00B432E2" w:rsidRDefault="00B80770" w:rsidP="009E5DD7">
      <w:pPr>
        <w:spacing w:line="276" w:lineRule="auto"/>
        <w:ind w:firstLine="900"/>
        <w:jc w:val="both"/>
      </w:pP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kut 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b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apa fak</w:t>
      </w:r>
      <w:r w:rsidRPr="006109E9">
        <w:t>tor p</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nghambat 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rlaksananya program lit</w:t>
      </w:r>
      <w:r>
        <w:t>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rsidRPr="006109E9">
        <w:t xml:space="preserve">rasi </w:t>
      </w:r>
      <w:r>
        <w:t>di UPT SPF SD N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ge</w:t>
      </w:r>
      <w:r w:rsidRPr="009A4DAC">
        <w:rPr>
          <w:rFonts w:ascii="Microsoft Himalaya" w:hAnsi="Microsoft Himalaya"/>
          <w:color w:val="000000" w:themeColor="text1"/>
          <w:spacing w:val="-20"/>
          <w:w w:val="1"/>
          <w:sz w:val="5"/>
        </w:rPr>
        <w:t>i</w:t>
      </w:r>
      <w:r w:rsidRPr="000D098C">
        <w:rPr>
          <w:rFonts w:ascii="Microsoft Himalaya" w:hAnsi="Microsoft Himalaya"/>
          <w:color w:val="000000" w:themeColor="text1"/>
          <w:spacing w:val="-20"/>
          <w:w w:val="1"/>
          <w:sz w:val="5"/>
        </w:rPr>
        <w:t>i</w:t>
      </w:r>
      <w:r>
        <w:t>ri Butung II:</w:t>
      </w:r>
    </w:p>
    <w:p w14:paraId="2FFAFB75" w14:textId="77777777" w:rsidR="0013011C" w:rsidRDefault="00B80770" w:rsidP="0013011C">
      <w:pPr>
        <w:pStyle w:val="ListParagraph"/>
        <w:numPr>
          <w:ilvl w:val="0"/>
          <w:numId w:val="21"/>
        </w:numPr>
        <w:jc w:val="both"/>
        <w:rPr>
          <w:rFonts w:ascii="Times New Roman" w:hAnsi="Times New Roman"/>
          <w:sz w:val="24"/>
          <w:szCs w:val="24"/>
        </w:rPr>
      </w:pPr>
      <w:r w:rsidRPr="0013011C">
        <w:rPr>
          <w:rFonts w:ascii="Times New Roman" w:hAnsi="Times New Roman"/>
          <w:sz w:val="24"/>
          <w:szCs w:val="24"/>
        </w:rPr>
        <w:t>Kurangnya dukungan dari orang tua sis</w:t>
      </w:r>
      <w:r w:rsidR="0013011C" w:rsidRPr="0013011C">
        <w:rPr>
          <w:rFonts w:ascii="Times New Roman" w:hAnsi="Times New Roman"/>
          <w:sz w:val="24"/>
          <w:szCs w:val="24"/>
        </w:rPr>
        <w:t>wa</w:t>
      </w:r>
    </w:p>
    <w:p w14:paraId="416EC121" w14:textId="3FB0861A" w:rsidR="0068079A" w:rsidRPr="0013011C" w:rsidRDefault="00B80770" w:rsidP="0013011C">
      <w:pPr>
        <w:pStyle w:val="ListParagraph"/>
        <w:ind w:left="1260" w:firstLine="540"/>
        <w:jc w:val="both"/>
        <w:rPr>
          <w:rFonts w:ascii="Times New Roman" w:hAnsi="Times New Roman"/>
          <w:sz w:val="24"/>
          <w:szCs w:val="24"/>
        </w:rPr>
      </w:pPr>
      <w:r w:rsidRPr="0013011C">
        <w:rPr>
          <w:rFonts w:ascii="Times New Roman" w:hAnsi="Times New Roman"/>
          <w:sz w:val="24"/>
          <w:szCs w:val="24"/>
        </w:rPr>
        <w:t xml:space="preserve">Tanpa adanya dorongan dari kedua orang tua, siswa juga </w:t>
      </w:r>
      <w:proofErr w:type="gramStart"/>
      <w:r w:rsidRPr="0013011C">
        <w:rPr>
          <w:rFonts w:ascii="Times New Roman" w:hAnsi="Times New Roman"/>
          <w:sz w:val="24"/>
          <w:szCs w:val="24"/>
        </w:rPr>
        <w:t>akan</w:t>
      </w:r>
      <w:proofErr w:type="gramEnd"/>
      <w:r w:rsidRPr="0013011C">
        <w:rPr>
          <w:rFonts w:ascii="Times New Roman" w:hAnsi="Times New Roman"/>
          <w:sz w:val="24"/>
          <w:szCs w:val="24"/>
        </w:rPr>
        <w:t xml:space="preserve"> kurang memerhatikan apa yang disampaikan oleh bapak/ibu guru di sekolah. Peran orang tua dalam mendidik anak sangat penting, dengan perhatian dan support yang </w:t>
      </w:r>
      <w:proofErr w:type="gramStart"/>
      <w:r w:rsidRPr="0013011C">
        <w:rPr>
          <w:rFonts w:ascii="Times New Roman" w:hAnsi="Times New Roman"/>
          <w:sz w:val="24"/>
          <w:szCs w:val="24"/>
        </w:rPr>
        <w:t>akan</w:t>
      </w:r>
      <w:proofErr w:type="gramEnd"/>
      <w:r w:rsidRPr="0013011C">
        <w:rPr>
          <w:rFonts w:ascii="Times New Roman" w:hAnsi="Times New Roman"/>
          <w:sz w:val="24"/>
          <w:szCs w:val="24"/>
        </w:rPr>
        <w:t xml:space="preserve"> membuat anak semangat dan lebih percaya diri dalam mengikuti setiap kegiatan yang diadakan oleh guru di sekolah. </w:t>
      </w:r>
      <w:r w:rsidR="00BB2A3E" w:rsidRPr="0013011C">
        <w:rPr>
          <w:rFonts w:ascii="Times New Roman" w:hAnsi="Times New Roman"/>
          <w:sz w:val="24"/>
          <w:szCs w:val="24"/>
        </w:rPr>
        <w:t>Hal tersebut diungkapkan oleh guru wali kelas I</w:t>
      </w:r>
      <w:r w:rsidR="00407F1C">
        <w:rPr>
          <w:rFonts w:ascii="Times New Roman" w:hAnsi="Times New Roman"/>
          <w:sz w:val="24"/>
          <w:szCs w:val="24"/>
        </w:rPr>
        <w:t>I Ibu Hj. Sohoda, S. Pd:</w:t>
      </w:r>
      <w:r w:rsidR="00BB2A3E" w:rsidRPr="0013011C">
        <w:rPr>
          <w:rFonts w:ascii="Times New Roman" w:hAnsi="Times New Roman"/>
          <w:sz w:val="24"/>
          <w:szCs w:val="24"/>
        </w:rPr>
        <w:t xml:space="preserve"> </w:t>
      </w:r>
    </w:p>
    <w:p w14:paraId="75955ACC" w14:textId="70941EF2" w:rsidR="00BB2A3E" w:rsidRDefault="00BB2A3E" w:rsidP="0068079A">
      <w:pPr>
        <w:ind w:left="1260"/>
        <w:jc w:val="both"/>
      </w:pPr>
      <w:r>
        <w:t>“</w:t>
      </w:r>
      <w:r w:rsidR="0068079A">
        <w:t>Bahwasannya a</w:t>
      </w:r>
      <w:r>
        <w:t>da orang tua siswa yang keberatan jika anaknya mengikuti kelas literasi, dikarenakan jarak rumah dan sekolah lumayan jauh. Dan siswa tersebut tidak membutuhkan belajar tambahan di sekolah”</w:t>
      </w:r>
    </w:p>
    <w:p w14:paraId="3699F150" w14:textId="77777777" w:rsidR="0068079A" w:rsidRDefault="0068079A" w:rsidP="0068079A">
      <w:pPr>
        <w:ind w:left="1260" w:firstLine="720"/>
        <w:jc w:val="both"/>
      </w:pPr>
    </w:p>
    <w:p w14:paraId="59F9DEC3" w14:textId="1CEEA99E" w:rsidR="00BB2A3E" w:rsidRPr="009E5DD7" w:rsidRDefault="00BB2A3E" w:rsidP="003E56F1">
      <w:pPr>
        <w:ind w:left="1260" w:firstLine="720"/>
        <w:jc w:val="both"/>
      </w:pPr>
      <w:r>
        <w:t>Berdasarkan hasil wawancara yang peneliti lakukan mengenai pelaksanaa</w:t>
      </w:r>
      <w:r w:rsidR="003E56F1">
        <w:t>n program kelas literasi, ada beberapa</w:t>
      </w:r>
      <w:r>
        <w:t xml:space="preserve"> orang tua siswa yang </w:t>
      </w:r>
      <w:r w:rsidR="003E56F1">
        <w:t xml:space="preserve">idak </w:t>
      </w:r>
      <w:r>
        <w:t>setuju kalau anaknya mengikuti program kelas literasi. Dikarena jarak rumah yang cukup jauh dan ada sebagian siswa siswi yang ingin belajar di rumah saja tanpa harus mengikuti kelas tambahan tiap hari kamis.</w:t>
      </w:r>
      <w:r w:rsidR="003E56F1">
        <w:t xml:space="preserve"> Hal tesebut menjadi salah satu faktor penghambat dalam pelaksanaan program literasi, akan tetapi tidak menghalangin program kelas literasi tetap berjalan walaupun hanya bagian saja yang ikut di dalamnya.</w:t>
      </w:r>
      <w:r>
        <w:tab/>
      </w:r>
    </w:p>
    <w:p w14:paraId="08A5A9EA" w14:textId="4D76664F" w:rsidR="00743080" w:rsidRPr="006E61FA" w:rsidRDefault="00B80770" w:rsidP="006E61FA">
      <w:pPr>
        <w:pStyle w:val="ListParagraph"/>
        <w:numPr>
          <w:ilvl w:val="0"/>
          <w:numId w:val="21"/>
        </w:numPr>
        <w:spacing w:line="240" w:lineRule="auto"/>
        <w:jc w:val="both"/>
        <w:rPr>
          <w:rFonts w:ascii="Times New Roman" w:hAnsi="Times New Roman"/>
          <w:sz w:val="24"/>
          <w:szCs w:val="24"/>
        </w:rPr>
      </w:pPr>
      <w:r w:rsidRPr="006E61FA">
        <w:rPr>
          <w:rFonts w:ascii="Times New Roman" w:hAnsi="Times New Roman"/>
          <w:sz w:val="24"/>
          <w:szCs w:val="24"/>
        </w:rPr>
        <w:t>Sarana dan prasaran</w:t>
      </w:r>
      <w:r w:rsidR="00743080" w:rsidRPr="006E61FA">
        <w:rPr>
          <w:rFonts w:ascii="Times New Roman" w:hAnsi="Times New Roman"/>
          <w:sz w:val="24"/>
          <w:szCs w:val="24"/>
        </w:rPr>
        <w:t>a</w:t>
      </w:r>
    </w:p>
    <w:p w14:paraId="3E0EACBD" w14:textId="74139F46" w:rsidR="00743080" w:rsidRDefault="00B80770" w:rsidP="00CF087C">
      <w:pPr>
        <w:spacing w:line="276" w:lineRule="auto"/>
        <w:ind w:left="1260" w:firstLine="720"/>
        <w:jc w:val="both"/>
      </w:pPr>
      <w:r w:rsidRPr="00743080">
        <w:t>Dalam program lite</w:t>
      </w:r>
      <w:r w:rsidRPr="00743080">
        <w:rPr>
          <w:rFonts w:ascii="Microsoft Himalaya" w:hAnsi="Microsoft Himalaya"/>
          <w:color w:val="000000" w:themeColor="text1"/>
          <w:spacing w:val="-20"/>
          <w:w w:val="1"/>
          <w:sz w:val="5"/>
        </w:rPr>
        <w:t>ii</w:t>
      </w:r>
      <w:r w:rsidRPr="00743080">
        <w:t>rasi pe</w:t>
      </w:r>
      <w:r w:rsidRPr="00743080">
        <w:rPr>
          <w:rFonts w:ascii="Microsoft Himalaya" w:hAnsi="Microsoft Himalaya"/>
          <w:color w:val="000000" w:themeColor="text1"/>
          <w:spacing w:val="-20"/>
          <w:w w:val="1"/>
          <w:sz w:val="5"/>
        </w:rPr>
        <w:t>ii</w:t>
      </w:r>
      <w:r w:rsidRPr="00743080">
        <w:t>rlu adanya sarana dan prasarana kare</w:t>
      </w:r>
      <w:r w:rsidRPr="00743080">
        <w:rPr>
          <w:rFonts w:ascii="Microsoft Himalaya" w:hAnsi="Microsoft Himalaya"/>
          <w:color w:val="000000" w:themeColor="text1"/>
          <w:spacing w:val="-20"/>
          <w:w w:val="1"/>
          <w:sz w:val="5"/>
        </w:rPr>
        <w:t>ii</w:t>
      </w:r>
      <w:r w:rsidRPr="00743080">
        <w:t>na sangat dibutuhkan dan dapat be</w:t>
      </w:r>
      <w:r w:rsidRPr="00743080">
        <w:rPr>
          <w:rFonts w:ascii="Microsoft Himalaya" w:hAnsi="Microsoft Himalaya"/>
          <w:color w:val="000000" w:themeColor="text1"/>
          <w:spacing w:val="-20"/>
          <w:w w:val="1"/>
          <w:sz w:val="5"/>
        </w:rPr>
        <w:t>ii</w:t>
      </w:r>
      <w:r w:rsidRPr="00743080">
        <w:t>rguna untuk me</w:t>
      </w:r>
      <w:r w:rsidRPr="00743080">
        <w:rPr>
          <w:rFonts w:ascii="Microsoft Himalaya" w:hAnsi="Microsoft Himalaya"/>
          <w:color w:val="000000" w:themeColor="text1"/>
          <w:spacing w:val="-20"/>
          <w:w w:val="1"/>
          <w:sz w:val="5"/>
        </w:rPr>
        <w:t>ii</w:t>
      </w:r>
      <w:r w:rsidRPr="00743080">
        <w:t>nunjang pe</w:t>
      </w:r>
      <w:r w:rsidRPr="00743080">
        <w:rPr>
          <w:rFonts w:ascii="Microsoft Himalaya" w:hAnsi="Microsoft Himalaya"/>
          <w:color w:val="000000" w:themeColor="text1"/>
          <w:spacing w:val="-20"/>
          <w:w w:val="1"/>
          <w:sz w:val="5"/>
        </w:rPr>
        <w:t>ii</w:t>
      </w:r>
      <w:r w:rsidRPr="00743080">
        <w:t>nye</w:t>
      </w:r>
      <w:r w:rsidRPr="00743080">
        <w:rPr>
          <w:rFonts w:ascii="Microsoft Himalaya" w:hAnsi="Microsoft Himalaya"/>
          <w:color w:val="000000" w:themeColor="text1"/>
          <w:spacing w:val="-20"/>
          <w:w w:val="1"/>
          <w:sz w:val="5"/>
        </w:rPr>
        <w:t>ii</w:t>
      </w:r>
      <w:r w:rsidRPr="00743080">
        <w:t>le</w:t>
      </w:r>
      <w:r w:rsidRPr="00743080">
        <w:rPr>
          <w:rFonts w:ascii="Microsoft Himalaya" w:hAnsi="Microsoft Himalaya"/>
          <w:color w:val="000000" w:themeColor="text1"/>
          <w:spacing w:val="-20"/>
          <w:w w:val="1"/>
          <w:sz w:val="5"/>
        </w:rPr>
        <w:t>ii</w:t>
      </w:r>
      <w:r w:rsidRPr="00743080">
        <w:t>nggaraan prose</w:t>
      </w:r>
      <w:r w:rsidRPr="00743080">
        <w:rPr>
          <w:rFonts w:ascii="Microsoft Himalaya" w:hAnsi="Microsoft Himalaya"/>
          <w:color w:val="000000" w:themeColor="text1"/>
          <w:spacing w:val="-20"/>
          <w:w w:val="1"/>
          <w:sz w:val="5"/>
        </w:rPr>
        <w:t>ii</w:t>
      </w:r>
      <w:r w:rsidRPr="00743080">
        <w:t>s be</w:t>
      </w:r>
      <w:r w:rsidRPr="00743080">
        <w:rPr>
          <w:rFonts w:ascii="Microsoft Himalaya" w:hAnsi="Microsoft Himalaya"/>
          <w:color w:val="000000" w:themeColor="text1"/>
          <w:spacing w:val="-20"/>
          <w:w w:val="1"/>
          <w:sz w:val="5"/>
        </w:rPr>
        <w:t>ii</w:t>
      </w:r>
      <w:r w:rsidRPr="00743080">
        <w:t>lajar me</w:t>
      </w:r>
      <w:r w:rsidRPr="00743080">
        <w:rPr>
          <w:rFonts w:ascii="Microsoft Himalaya" w:hAnsi="Microsoft Himalaya"/>
          <w:color w:val="000000" w:themeColor="text1"/>
          <w:spacing w:val="-20"/>
          <w:w w:val="1"/>
          <w:sz w:val="5"/>
        </w:rPr>
        <w:t>ii</w:t>
      </w:r>
      <w:r w:rsidRPr="00743080">
        <w:t xml:space="preserve">ngajar. </w:t>
      </w:r>
      <w:proofErr w:type="gramStart"/>
      <w:r w:rsidRPr="00743080">
        <w:t>De</w:t>
      </w:r>
      <w:r w:rsidRPr="00743080">
        <w:rPr>
          <w:rFonts w:ascii="Microsoft Himalaya" w:hAnsi="Microsoft Himalaya"/>
          <w:color w:val="000000" w:themeColor="text1"/>
          <w:spacing w:val="-20"/>
          <w:w w:val="1"/>
          <w:sz w:val="5"/>
        </w:rPr>
        <w:t>ii</w:t>
      </w:r>
      <w:r w:rsidRPr="00743080">
        <w:t>ngan adanya sarana dan prasarana yang dimiliki ole</w:t>
      </w:r>
      <w:r w:rsidRPr="00743080">
        <w:rPr>
          <w:rFonts w:ascii="Microsoft Himalaya" w:hAnsi="Microsoft Himalaya"/>
          <w:color w:val="000000" w:themeColor="text1"/>
          <w:spacing w:val="-20"/>
          <w:w w:val="1"/>
          <w:sz w:val="5"/>
        </w:rPr>
        <w:t>ii</w:t>
      </w:r>
      <w:r w:rsidRPr="00743080">
        <w:t>h UPT SPF SD Ne</w:t>
      </w:r>
      <w:r w:rsidRPr="00743080">
        <w:rPr>
          <w:rFonts w:ascii="Microsoft Himalaya" w:hAnsi="Microsoft Himalaya"/>
          <w:color w:val="000000" w:themeColor="text1"/>
          <w:spacing w:val="-20"/>
          <w:w w:val="1"/>
          <w:sz w:val="5"/>
        </w:rPr>
        <w:t>ii</w:t>
      </w:r>
      <w:r w:rsidRPr="00743080">
        <w:t>ge</w:t>
      </w:r>
      <w:r w:rsidRPr="00743080">
        <w:rPr>
          <w:rFonts w:ascii="Microsoft Himalaya" w:hAnsi="Microsoft Himalaya"/>
          <w:color w:val="000000" w:themeColor="text1"/>
          <w:spacing w:val="-20"/>
          <w:w w:val="1"/>
          <w:sz w:val="5"/>
        </w:rPr>
        <w:t>ii</w:t>
      </w:r>
      <w:r w:rsidRPr="00743080">
        <w:t>ri Butung II sangat me</w:t>
      </w:r>
      <w:r w:rsidRPr="00743080">
        <w:rPr>
          <w:rFonts w:ascii="Microsoft Himalaya" w:hAnsi="Microsoft Himalaya"/>
          <w:color w:val="000000" w:themeColor="text1"/>
          <w:spacing w:val="-20"/>
          <w:w w:val="1"/>
          <w:sz w:val="5"/>
        </w:rPr>
        <w:t>ii</w:t>
      </w:r>
      <w:r w:rsidRPr="00743080">
        <w:t>ndukung te</w:t>
      </w:r>
      <w:r w:rsidRPr="00743080">
        <w:rPr>
          <w:rFonts w:ascii="Microsoft Himalaya" w:hAnsi="Microsoft Himalaya"/>
          <w:color w:val="000000" w:themeColor="text1"/>
          <w:spacing w:val="-20"/>
          <w:w w:val="1"/>
          <w:sz w:val="5"/>
        </w:rPr>
        <w:t>ii</w:t>
      </w:r>
      <w:r w:rsidRPr="00743080">
        <w:t>rlaksnanya program lite</w:t>
      </w:r>
      <w:r w:rsidRPr="00743080">
        <w:rPr>
          <w:rFonts w:ascii="Microsoft Himalaya" w:hAnsi="Microsoft Himalaya"/>
          <w:color w:val="000000" w:themeColor="text1"/>
          <w:spacing w:val="-20"/>
          <w:w w:val="1"/>
          <w:sz w:val="5"/>
        </w:rPr>
        <w:t>ii</w:t>
      </w:r>
      <w:r w:rsidRPr="00743080">
        <w:t>rasi.</w:t>
      </w:r>
      <w:proofErr w:type="gramEnd"/>
      <w:r w:rsidR="00352CE0">
        <w:t xml:space="preserve"> </w:t>
      </w:r>
      <w:proofErr w:type="gramStart"/>
      <w:r w:rsidR="00352CE0">
        <w:t>Oleh karena itu, sekolah kurang memiliki sarana dan prasarana yang lengkap.</w:t>
      </w:r>
      <w:proofErr w:type="gramEnd"/>
      <w:r w:rsidR="00352CE0">
        <w:t xml:space="preserve"> </w:t>
      </w:r>
      <w:r w:rsidR="00743080">
        <w:t>H</w:t>
      </w:r>
      <w:r w:rsidR="00A56380">
        <w:t>al tersebut diungkapkan oleh guru</w:t>
      </w:r>
      <w:r w:rsidR="00743080">
        <w:t xml:space="preserve"> wali kelas IV</w:t>
      </w:r>
      <w:r w:rsidR="00A56380">
        <w:t xml:space="preserve"> Ibu Magfirah, S. Pd., </w:t>
      </w:r>
      <w:proofErr w:type="gramStart"/>
      <w:r w:rsidR="00A56380">
        <w:t xml:space="preserve">Gr </w:t>
      </w:r>
      <w:r w:rsidR="006E61FA">
        <w:t>:</w:t>
      </w:r>
      <w:proofErr w:type="gramEnd"/>
    </w:p>
    <w:p w14:paraId="74243BA3" w14:textId="77777777" w:rsidR="00A56380" w:rsidRDefault="00A56380" w:rsidP="00743080">
      <w:pPr>
        <w:ind w:left="1260"/>
        <w:jc w:val="both"/>
      </w:pPr>
    </w:p>
    <w:p w14:paraId="50AC9F30" w14:textId="61F250CB" w:rsidR="00743080" w:rsidRDefault="00743080" w:rsidP="00743080">
      <w:pPr>
        <w:ind w:left="1260"/>
        <w:jc w:val="both"/>
      </w:pPr>
      <w:proofErr w:type="gramStart"/>
      <w:r>
        <w:lastRenderedPageBreak/>
        <w:t>“Untuk pelaksanaan program kelas literasi,</w:t>
      </w:r>
      <w:r w:rsidR="00352CE0">
        <w:t xml:space="preserve"> khusunya kegiatan kelas literasi dan jum’at ibadah</w:t>
      </w:r>
      <w:r>
        <w:t xml:space="preserve"> kami terkend</w:t>
      </w:r>
      <w:r w:rsidR="00CF087C">
        <w:t xml:space="preserve">ala ruangan </w:t>
      </w:r>
      <w:r>
        <w:t>sehingga kami harus memakai ruangan kelas</w:t>
      </w:r>
      <w:r w:rsidR="00CF087C">
        <w:t xml:space="preserve"> dan untuk buku paketnya banyak yang hilang sehingga siswa terkendala dipembagian buku paket”.</w:t>
      </w:r>
      <w:proofErr w:type="gramEnd"/>
    </w:p>
    <w:p w14:paraId="1EAE80BE" w14:textId="77777777" w:rsidR="00A56380" w:rsidRDefault="00A56380" w:rsidP="00743080">
      <w:pPr>
        <w:ind w:left="1260"/>
        <w:jc w:val="both"/>
      </w:pPr>
    </w:p>
    <w:p w14:paraId="329404C8" w14:textId="05134EA7" w:rsidR="00CF087C" w:rsidRDefault="00CF087C" w:rsidP="00CF087C">
      <w:pPr>
        <w:spacing w:line="276" w:lineRule="auto"/>
        <w:ind w:left="1260" w:firstLine="720"/>
        <w:jc w:val="both"/>
      </w:pPr>
      <w:r>
        <w:t>Hal yang sama juga diungkapkan oleh guru Pendidikan Agama Islam</w:t>
      </w:r>
      <w:r w:rsidR="00A56380">
        <w:t xml:space="preserve"> Ibu Andi Nur Aeni, S. </w:t>
      </w:r>
      <w:proofErr w:type="gramStart"/>
      <w:r w:rsidR="00A56380">
        <w:t xml:space="preserve">Pd </w:t>
      </w:r>
      <w:r>
        <w:t>:</w:t>
      </w:r>
      <w:proofErr w:type="gramEnd"/>
    </w:p>
    <w:p w14:paraId="41009291" w14:textId="51CEA692" w:rsidR="00CF087C" w:rsidRDefault="00CF087C" w:rsidP="00CF087C">
      <w:pPr>
        <w:ind w:left="1260"/>
        <w:jc w:val="both"/>
      </w:pPr>
      <w:r>
        <w:t>“Dalam pelaksanaan program jum’at ibadah, terkendala ruangan kelas dan speaker (pengeras suara) untuk pembacaan asmaul husnal bersama-sama</w:t>
      </w:r>
      <w:r w:rsidR="00A56380">
        <w:t>”</w:t>
      </w:r>
    </w:p>
    <w:p w14:paraId="7FD92293" w14:textId="77777777" w:rsidR="00A56380" w:rsidRDefault="00A56380" w:rsidP="00CF087C">
      <w:pPr>
        <w:ind w:left="1260"/>
        <w:jc w:val="both"/>
      </w:pPr>
    </w:p>
    <w:p w14:paraId="30260539" w14:textId="1BA23B2F" w:rsidR="00CF087C" w:rsidRDefault="00CF087C" w:rsidP="00CF087C">
      <w:pPr>
        <w:ind w:left="1260" w:firstLine="720"/>
        <w:jc w:val="both"/>
      </w:pPr>
      <w:r>
        <w:t>Berdasarkan hasil wawancara yang dilakukan peneliti dengan beberapa guru terkait sarana dan prasarana yang kurang memadai dalam pelaksanan p</w:t>
      </w:r>
      <w:r w:rsidR="00264061">
        <w:t>rogram literasi. Hal tersebut menjadi</w:t>
      </w:r>
      <w:r>
        <w:t xml:space="preserve"> salah satu faktor penghambat terlaksannnya program literasi yang diadakan oleh guru-guru yang ada di UPT SPF SD Negeri Butung II Kota Makassar. </w:t>
      </w:r>
      <w:r w:rsidR="00264061">
        <w:t>Maka dari itu, tanpa adanya sarana dan prasana yang lengkap makan kegiatan literasi tersebut akan terhambat.</w:t>
      </w:r>
    </w:p>
    <w:p w14:paraId="4810650D" w14:textId="77777777" w:rsidR="00A56380" w:rsidRPr="00743080" w:rsidRDefault="00A56380" w:rsidP="00CF087C">
      <w:pPr>
        <w:ind w:left="1260" w:firstLine="720"/>
        <w:jc w:val="both"/>
      </w:pPr>
    </w:p>
    <w:p w14:paraId="38168E69" w14:textId="77777777" w:rsidR="00E97276" w:rsidRPr="00D273B6" w:rsidRDefault="00F86CED" w:rsidP="00B80770">
      <w:pPr>
        <w:tabs>
          <w:tab w:val="left" w:pos="340"/>
        </w:tabs>
        <w:spacing w:line="276" w:lineRule="auto"/>
        <w:rPr>
          <w:b/>
          <w:color w:val="000000"/>
          <w:lang w:val="fi-FI"/>
        </w:rPr>
      </w:pPr>
      <w:r>
        <w:rPr>
          <w:b/>
          <w:caps/>
        </w:rPr>
        <w:t>PENUTUP</w:t>
      </w:r>
    </w:p>
    <w:p w14:paraId="546225C3" w14:textId="6A6E6B0D" w:rsidR="002A17EA" w:rsidRPr="009F30F0" w:rsidRDefault="002A17EA" w:rsidP="00B80770">
      <w:pPr>
        <w:spacing w:line="276" w:lineRule="auto"/>
        <w:ind w:firstLine="720"/>
        <w:jc w:val="both"/>
      </w:pPr>
      <w:proofErr w:type="gramStart"/>
      <w:r w:rsidRPr="009F30F0">
        <w:t>Gambaran implementasi program lite</w:t>
      </w:r>
      <w:r w:rsidRPr="009F30F0">
        <w:rPr>
          <w:color w:val="000000" w:themeColor="text1"/>
          <w:spacing w:val="-20"/>
          <w:w w:val="1"/>
        </w:rPr>
        <w:t>ii</w:t>
      </w:r>
      <w:r w:rsidRPr="009F30F0">
        <w:t>rasi dalam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siswa di UPT SPF SD Ne</w:t>
      </w:r>
      <w:r w:rsidRPr="009F30F0">
        <w:rPr>
          <w:color w:val="000000" w:themeColor="text1"/>
          <w:spacing w:val="-20"/>
          <w:w w:val="1"/>
        </w:rPr>
        <w:t>ii</w:t>
      </w:r>
      <w:r w:rsidRPr="009F30F0">
        <w:t>ge</w:t>
      </w:r>
      <w:r w:rsidRPr="009F30F0">
        <w:rPr>
          <w:color w:val="000000" w:themeColor="text1"/>
          <w:spacing w:val="-20"/>
          <w:w w:val="1"/>
        </w:rPr>
        <w:t>ii</w:t>
      </w:r>
      <w:r w:rsidRPr="009F30F0">
        <w:t>ri Butung II.</w:t>
      </w:r>
      <w:proofErr w:type="gramEnd"/>
      <w:r w:rsidRPr="009F30F0">
        <w:t xml:space="preserve"> Be</w:t>
      </w:r>
      <w:r w:rsidRPr="009F30F0">
        <w:rPr>
          <w:color w:val="000000" w:themeColor="text1"/>
          <w:spacing w:val="-20"/>
          <w:w w:val="1"/>
        </w:rPr>
        <w:t>ii</w:t>
      </w:r>
      <w:r w:rsidRPr="009F30F0">
        <w:t>rbagai upaya yang sudah dilakukan dalam imple</w:t>
      </w:r>
      <w:r w:rsidRPr="009F30F0">
        <w:rPr>
          <w:color w:val="000000" w:themeColor="text1"/>
          <w:spacing w:val="-20"/>
          <w:w w:val="1"/>
        </w:rPr>
        <w:t>ii</w:t>
      </w:r>
      <w:r w:rsidRPr="009F30F0">
        <w:t>me</w:t>
      </w:r>
      <w:r w:rsidRPr="009F30F0">
        <w:rPr>
          <w:color w:val="000000" w:themeColor="text1"/>
          <w:spacing w:val="-20"/>
          <w:w w:val="1"/>
        </w:rPr>
        <w:t>ii</w:t>
      </w:r>
      <w:r w:rsidRPr="009F30F0">
        <w:t>ntasi program lite</w:t>
      </w:r>
      <w:r w:rsidRPr="009F30F0">
        <w:rPr>
          <w:color w:val="000000" w:themeColor="text1"/>
          <w:spacing w:val="-20"/>
          <w:w w:val="1"/>
        </w:rPr>
        <w:t>ii</w:t>
      </w:r>
      <w:r w:rsidRPr="009F30F0">
        <w:t>rasi dalam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siswa yang diwujudkan dalam be</w:t>
      </w:r>
      <w:r w:rsidRPr="009F30F0">
        <w:rPr>
          <w:color w:val="000000" w:themeColor="text1"/>
          <w:spacing w:val="-20"/>
          <w:w w:val="1"/>
        </w:rPr>
        <w:t>ii</w:t>
      </w:r>
      <w:r w:rsidRPr="009F30F0">
        <w:t>rbagai ke</w:t>
      </w:r>
      <w:r w:rsidRPr="009F30F0">
        <w:rPr>
          <w:color w:val="000000" w:themeColor="text1"/>
          <w:spacing w:val="-20"/>
          <w:w w:val="1"/>
        </w:rPr>
        <w:t>ii</w:t>
      </w:r>
      <w:r w:rsidRPr="009F30F0">
        <w:t>giatan. Pe</w:t>
      </w:r>
      <w:r w:rsidRPr="009F30F0">
        <w:rPr>
          <w:color w:val="000000" w:themeColor="text1"/>
          <w:spacing w:val="-20"/>
          <w:w w:val="1"/>
        </w:rPr>
        <w:t>ii</w:t>
      </w:r>
      <w:r w:rsidRPr="009F30F0">
        <w:t>rtama quis me</w:t>
      </w:r>
      <w:r w:rsidRPr="009F30F0">
        <w:rPr>
          <w:color w:val="000000" w:themeColor="text1"/>
          <w:spacing w:val="-20"/>
          <w:w w:val="1"/>
        </w:rPr>
        <w:t>ii</w:t>
      </w:r>
      <w:r w:rsidRPr="009F30F0">
        <w:t>rde</w:t>
      </w:r>
      <w:r w:rsidRPr="009F30F0">
        <w:rPr>
          <w:color w:val="000000" w:themeColor="text1"/>
          <w:spacing w:val="-20"/>
          <w:w w:val="1"/>
        </w:rPr>
        <w:t>ii</w:t>
      </w:r>
      <w:r w:rsidRPr="009F30F0">
        <w:t>ka, siswa dapat me</w:t>
      </w:r>
      <w:r w:rsidRPr="009F30F0">
        <w:rPr>
          <w:color w:val="000000" w:themeColor="text1"/>
          <w:spacing w:val="-20"/>
          <w:w w:val="1"/>
        </w:rPr>
        <w:t>ii</w:t>
      </w:r>
      <w:r w:rsidRPr="009F30F0">
        <w:t>ningkatkan motivasi be</w:t>
      </w:r>
      <w:r w:rsidRPr="009F30F0">
        <w:rPr>
          <w:color w:val="000000" w:themeColor="text1"/>
          <w:spacing w:val="-20"/>
          <w:w w:val="1"/>
        </w:rPr>
        <w:t>ii</w:t>
      </w:r>
      <w:r w:rsidRPr="009F30F0">
        <w:t>lajar de</w:t>
      </w:r>
      <w:r w:rsidRPr="009F30F0">
        <w:rPr>
          <w:color w:val="000000" w:themeColor="text1"/>
          <w:spacing w:val="-20"/>
          <w:w w:val="1"/>
        </w:rPr>
        <w:t>ii</w:t>
      </w:r>
      <w:r w:rsidRPr="009F30F0">
        <w:t>ngan be</w:t>
      </w:r>
      <w:r w:rsidRPr="009F30F0">
        <w:rPr>
          <w:color w:val="000000" w:themeColor="text1"/>
          <w:spacing w:val="-20"/>
          <w:w w:val="1"/>
        </w:rPr>
        <w:t>ii</w:t>
      </w:r>
      <w:r w:rsidRPr="009F30F0">
        <w:t>rmain game</w:t>
      </w:r>
      <w:r w:rsidRPr="009F30F0">
        <w:rPr>
          <w:color w:val="000000" w:themeColor="text1"/>
          <w:spacing w:val="-20"/>
          <w:w w:val="1"/>
        </w:rPr>
        <w:t>ii</w:t>
      </w:r>
      <w:r w:rsidRPr="009F30F0">
        <w:t>s terlebi dahulu sebelum melanjutkan materinya atau sebelum me</w:t>
      </w:r>
      <w:r w:rsidRPr="009F30F0">
        <w:rPr>
          <w:color w:val="000000" w:themeColor="text1"/>
          <w:spacing w:val="-20"/>
          <w:w w:val="1"/>
        </w:rPr>
        <w:t>ii</w:t>
      </w:r>
      <w:r w:rsidRPr="009F30F0">
        <w:t>ngakhiri pe</w:t>
      </w:r>
      <w:r w:rsidRPr="009F30F0">
        <w:rPr>
          <w:color w:val="000000" w:themeColor="text1"/>
          <w:spacing w:val="-20"/>
          <w:w w:val="1"/>
        </w:rPr>
        <w:t>ii</w:t>
      </w:r>
      <w:r w:rsidRPr="009F30F0">
        <w:t>mbe</w:t>
      </w:r>
      <w:r w:rsidRPr="009F30F0">
        <w:rPr>
          <w:color w:val="000000" w:themeColor="text1"/>
          <w:spacing w:val="-20"/>
          <w:w w:val="1"/>
        </w:rPr>
        <w:t>ii</w:t>
      </w:r>
      <w:r w:rsidRPr="009F30F0">
        <w:t>lajaran. Ke</w:t>
      </w:r>
      <w:r w:rsidRPr="009F30F0">
        <w:rPr>
          <w:color w:val="000000" w:themeColor="text1"/>
          <w:spacing w:val="-20"/>
          <w:w w:val="1"/>
        </w:rPr>
        <w:t>ii</w:t>
      </w:r>
      <w:r w:rsidRPr="009F30F0">
        <w:t>dua program ke</w:t>
      </w:r>
      <w:r w:rsidRPr="009F30F0">
        <w:rPr>
          <w:color w:val="000000" w:themeColor="text1"/>
          <w:spacing w:val="-20"/>
          <w:w w:val="1"/>
        </w:rPr>
        <w:t>ii</w:t>
      </w:r>
      <w:r w:rsidRPr="009F30F0">
        <w:t>las lite</w:t>
      </w:r>
      <w:r w:rsidRPr="009F30F0">
        <w:rPr>
          <w:color w:val="000000" w:themeColor="text1"/>
          <w:spacing w:val="-20"/>
          <w:w w:val="1"/>
        </w:rPr>
        <w:t>ii</w:t>
      </w:r>
      <w:r w:rsidRPr="009F30F0">
        <w:t>rasi, siswa dapat be</w:t>
      </w:r>
      <w:r w:rsidRPr="009F30F0">
        <w:rPr>
          <w:color w:val="000000" w:themeColor="text1"/>
          <w:spacing w:val="-20"/>
          <w:w w:val="1"/>
        </w:rPr>
        <w:t>ii</w:t>
      </w:r>
      <w:r w:rsidRPr="009F30F0">
        <w:t>lajar me</w:t>
      </w:r>
      <w:r w:rsidRPr="009F30F0">
        <w:rPr>
          <w:color w:val="000000" w:themeColor="text1"/>
          <w:spacing w:val="-20"/>
          <w:w w:val="1"/>
        </w:rPr>
        <w:t>ii</w:t>
      </w:r>
      <w:r w:rsidRPr="009F30F0">
        <w:t>mbaca, me</w:t>
      </w:r>
      <w:r w:rsidRPr="009F30F0">
        <w:rPr>
          <w:color w:val="000000" w:themeColor="text1"/>
          <w:spacing w:val="-20"/>
          <w:w w:val="1"/>
        </w:rPr>
        <w:t>ii</w:t>
      </w:r>
      <w:r w:rsidRPr="009F30F0">
        <w:t>nganalisis se</w:t>
      </w:r>
      <w:r w:rsidRPr="009F30F0">
        <w:rPr>
          <w:color w:val="000000" w:themeColor="text1"/>
          <w:spacing w:val="-20"/>
          <w:w w:val="1"/>
        </w:rPr>
        <w:t>ii</w:t>
      </w:r>
      <w:r w:rsidRPr="009F30F0">
        <w:t>buah ce</w:t>
      </w:r>
      <w:r w:rsidRPr="009F30F0">
        <w:rPr>
          <w:color w:val="000000" w:themeColor="text1"/>
          <w:spacing w:val="-20"/>
          <w:w w:val="1"/>
        </w:rPr>
        <w:t>ii</w:t>
      </w:r>
      <w:r w:rsidRPr="009F30F0">
        <w:t>rita dan be</w:t>
      </w:r>
      <w:r w:rsidRPr="009F30F0">
        <w:rPr>
          <w:color w:val="000000" w:themeColor="text1"/>
          <w:spacing w:val="-20"/>
          <w:w w:val="1"/>
        </w:rPr>
        <w:t>ii</w:t>
      </w:r>
      <w:r w:rsidRPr="009F30F0">
        <w:t>lajar be</w:t>
      </w:r>
      <w:r w:rsidRPr="009F30F0">
        <w:rPr>
          <w:color w:val="000000" w:themeColor="text1"/>
          <w:spacing w:val="-20"/>
          <w:w w:val="1"/>
        </w:rPr>
        <w:t>ii</w:t>
      </w:r>
      <w:r w:rsidRPr="009F30F0">
        <w:t>rbicara de</w:t>
      </w:r>
      <w:r w:rsidRPr="009F30F0">
        <w:rPr>
          <w:color w:val="000000" w:themeColor="text1"/>
          <w:spacing w:val="-20"/>
          <w:w w:val="1"/>
        </w:rPr>
        <w:t>ii</w:t>
      </w:r>
      <w:r w:rsidRPr="009F30F0">
        <w:t>pan orang banyak di luar jam se</w:t>
      </w:r>
      <w:r w:rsidRPr="009F30F0">
        <w:rPr>
          <w:color w:val="000000" w:themeColor="text1"/>
          <w:spacing w:val="-20"/>
          <w:w w:val="1"/>
        </w:rPr>
        <w:t>ii</w:t>
      </w:r>
      <w:r w:rsidRPr="009F30F0">
        <w:t>kolah. Dan yang te</w:t>
      </w:r>
      <w:r w:rsidRPr="009F30F0">
        <w:rPr>
          <w:color w:val="000000" w:themeColor="text1"/>
          <w:spacing w:val="-20"/>
          <w:w w:val="1"/>
        </w:rPr>
        <w:t>ii</w:t>
      </w:r>
      <w:r w:rsidRPr="009F30F0">
        <w:t>rakhir jum’at ibadah, siswa dapat me</w:t>
      </w:r>
      <w:r w:rsidRPr="009F30F0">
        <w:rPr>
          <w:color w:val="000000" w:themeColor="text1"/>
          <w:spacing w:val="-20"/>
          <w:w w:val="1"/>
        </w:rPr>
        <w:t>ii</w:t>
      </w:r>
      <w:r w:rsidRPr="009F30F0">
        <w:t>ningkatkan ke</w:t>
      </w:r>
      <w:r w:rsidRPr="009F30F0">
        <w:rPr>
          <w:color w:val="000000" w:themeColor="text1"/>
          <w:spacing w:val="-20"/>
          <w:w w:val="1"/>
        </w:rPr>
        <w:t>ii</w:t>
      </w:r>
      <w:r w:rsidRPr="009F30F0">
        <w:t>takwaan dan ke</w:t>
      </w:r>
      <w:r w:rsidRPr="009F30F0">
        <w:rPr>
          <w:color w:val="000000" w:themeColor="text1"/>
          <w:spacing w:val="-20"/>
          <w:w w:val="1"/>
        </w:rPr>
        <w:t>ii</w:t>
      </w:r>
      <w:r w:rsidRPr="009F30F0">
        <w:t>imanan ke</w:t>
      </w:r>
      <w:r w:rsidRPr="009F30F0">
        <w:rPr>
          <w:color w:val="000000" w:themeColor="text1"/>
          <w:spacing w:val="-20"/>
          <w:w w:val="1"/>
        </w:rPr>
        <w:t>ii</w:t>
      </w:r>
      <w:r w:rsidRPr="009F30F0">
        <w:t>pada Tuhan Yang Maha E</w:t>
      </w:r>
      <w:r w:rsidRPr="009F30F0">
        <w:rPr>
          <w:color w:val="000000" w:themeColor="text1"/>
          <w:spacing w:val="-20"/>
          <w:w w:val="1"/>
        </w:rPr>
        <w:t>ii</w:t>
      </w:r>
      <w:r w:rsidRPr="009F30F0">
        <w:t>sa dan siswa juga dapat me</w:t>
      </w:r>
      <w:r w:rsidRPr="009F30F0">
        <w:rPr>
          <w:color w:val="000000" w:themeColor="text1"/>
          <w:spacing w:val="-20"/>
          <w:w w:val="1"/>
        </w:rPr>
        <w:t>ii</w:t>
      </w:r>
      <w:r w:rsidRPr="009F30F0">
        <w:t>latih ke</w:t>
      </w:r>
      <w:r w:rsidRPr="009F30F0">
        <w:rPr>
          <w:color w:val="000000" w:themeColor="text1"/>
          <w:spacing w:val="-20"/>
          <w:w w:val="1"/>
        </w:rPr>
        <w:t>ii</w:t>
      </w:r>
      <w:r w:rsidRPr="009F30F0">
        <w:t>biasaan baik me</w:t>
      </w:r>
      <w:r w:rsidRPr="009F30F0">
        <w:rPr>
          <w:color w:val="000000" w:themeColor="text1"/>
          <w:spacing w:val="-20"/>
          <w:w w:val="1"/>
        </w:rPr>
        <w:t>ii</w:t>
      </w:r>
      <w:r w:rsidRPr="009F30F0">
        <w:t>re</w:t>
      </w:r>
      <w:r w:rsidRPr="009F30F0">
        <w:rPr>
          <w:color w:val="000000" w:themeColor="text1"/>
          <w:spacing w:val="-20"/>
          <w:w w:val="1"/>
        </w:rPr>
        <w:t>ii</w:t>
      </w:r>
      <w:r w:rsidRPr="009F30F0">
        <w:t>ka de</w:t>
      </w:r>
      <w:r w:rsidRPr="009F30F0">
        <w:rPr>
          <w:color w:val="000000" w:themeColor="text1"/>
          <w:spacing w:val="-20"/>
          <w:w w:val="1"/>
        </w:rPr>
        <w:t>ii</w:t>
      </w:r>
      <w:r w:rsidRPr="009F30F0">
        <w:t>ngan me</w:t>
      </w:r>
      <w:r w:rsidRPr="009F30F0">
        <w:rPr>
          <w:color w:val="000000" w:themeColor="text1"/>
          <w:spacing w:val="-20"/>
          <w:w w:val="1"/>
        </w:rPr>
        <w:t>ii</w:t>
      </w:r>
      <w:r w:rsidRPr="009F30F0">
        <w:t>ngikuti sholat dhuha be</w:t>
      </w:r>
      <w:r w:rsidRPr="009F30F0">
        <w:rPr>
          <w:color w:val="000000" w:themeColor="text1"/>
          <w:spacing w:val="-20"/>
          <w:w w:val="1"/>
        </w:rPr>
        <w:t>ii</w:t>
      </w:r>
      <w:r w:rsidRPr="009F30F0">
        <w:t>rsama-sama.</w:t>
      </w:r>
    </w:p>
    <w:p w14:paraId="544F9EF4" w14:textId="77777777" w:rsidR="002A17EA" w:rsidRDefault="002A17EA" w:rsidP="00CC375C">
      <w:pPr>
        <w:spacing w:line="276" w:lineRule="auto"/>
        <w:ind w:firstLine="720"/>
        <w:jc w:val="both"/>
      </w:pPr>
      <w:r w:rsidRPr="002A17EA">
        <w:t>Faktor pe</w:t>
      </w:r>
      <w:r w:rsidRPr="002A17EA">
        <w:rPr>
          <w:color w:val="000000" w:themeColor="text1"/>
          <w:spacing w:val="-20"/>
          <w:w w:val="1"/>
        </w:rPr>
        <w:t>ii</w:t>
      </w:r>
      <w:r w:rsidRPr="002A17EA">
        <w:t>ndukung dan pe</w:t>
      </w:r>
      <w:r w:rsidRPr="002A17EA">
        <w:rPr>
          <w:color w:val="000000" w:themeColor="text1"/>
          <w:spacing w:val="-20"/>
          <w:w w:val="1"/>
        </w:rPr>
        <w:t>ii</w:t>
      </w:r>
      <w:r w:rsidRPr="002A17EA">
        <w:t xml:space="preserve">nghambat </w:t>
      </w:r>
      <w:r w:rsidR="00CC0C82">
        <w:t xml:space="preserve">dalam pelaksanaan </w:t>
      </w:r>
      <w:r w:rsidRPr="002A17EA">
        <w:t>program lite</w:t>
      </w:r>
      <w:r w:rsidRPr="002A17EA">
        <w:rPr>
          <w:color w:val="000000" w:themeColor="text1"/>
          <w:spacing w:val="-20"/>
          <w:w w:val="1"/>
        </w:rPr>
        <w:t>ii</w:t>
      </w:r>
      <w:r w:rsidRPr="002A17EA">
        <w:t>rasi di UPT SPF SD Ne</w:t>
      </w:r>
      <w:r w:rsidRPr="002A17EA">
        <w:rPr>
          <w:color w:val="000000" w:themeColor="text1"/>
          <w:spacing w:val="-20"/>
          <w:w w:val="1"/>
        </w:rPr>
        <w:t>ii</w:t>
      </w:r>
      <w:r w:rsidRPr="002A17EA">
        <w:t>ge</w:t>
      </w:r>
      <w:r w:rsidRPr="002A17EA">
        <w:rPr>
          <w:color w:val="000000" w:themeColor="text1"/>
          <w:spacing w:val="-20"/>
          <w:w w:val="1"/>
        </w:rPr>
        <w:t>ii</w:t>
      </w:r>
      <w:r w:rsidRPr="002A17EA">
        <w:t>ri Butung II Kota Makassar. Faktor Pe</w:t>
      </w:r>
      <w:r w:rsidRPr="002A17EA">
        <w:rPr>
          <w:color w:val="000000" w:themeColor="text1"/>
          <w:spacing w:val="-20"/>
          <w:w w:val="1"/>
        </w:rPr>
        <w:t>ii</w:t>
      </w:r>
      <w:r w:rsidRPr="002A17EA">
        <w:t>ndukung antara lain: mahasiswa kampus me</w:t>
      </w:r>
      <w:r w:rsidRPr="002A17EA">
        <w:rPr>
          <w:color w:val="000000" w:themeColor="text1"/>
          <w:spacing w:val="-20"/>
          <w:w w:val="1"/>
        </w:rPr>
        <w:t>ii</w:t>
      </w:r>
      <w:r w:rsidRPr="002A17EA">
        <w:t>ngajar, ke</w:t>
      </w:r>
      <w:r w:rsidRPr="002A17EA">
        <w:rPr>
          <w:color w:val="000000" w:themeColor="text1"/>
          <w:spacing w:val="-20"/>
          <w:w w:val="1"/>
        </w:rPr>
        <w:t>ii</w:t>
      </w:r>
      <w:r w:rsidRPr="002A17EA">
        <w:t>rja sama te</w:t>
      </w:r>
      <w:r w:rsidRPr="002A17EA">
        <w:rPr>
          <w:color w:val="000000" w:themeColor="text1"/>
          <w:spacing w:val="-20"/>
          <w:w w:val="1"/>
        </w:rPr>
        <w:t>ii</w:t>
      </w:r>
      <w:r w:rsidRPr="002A17EA">
        <w:t>naga pe</w:t>
      </w:r>
      <w:r w:rsidRPr="002A17EA">
        <w:rPr>
          <w:color w:val="000000" w:themeColor="text1"/>
          <w:spacing w:val="-20"/>
          <w:w w:val="1"/>
        </w:rPr>
        <w:t>ii</w:t>
      </w:r>
      <w:r w:rsidRPr="002A17EA">
        <w:t>ndidik, pe</w:t>
      </w:r>
      <w:r w:rsidRPr="002A17EA">
        <w:rPr>
          <w:color w:val="000000" w:themeColor="text1"/>
          <w:spacing w:val="-20"/>
          <w:w w:val="1"/>
        </w:rPr>
        <w:t>ii</w:t>
      </w:r>
      <w:r w:rsidRPr="002A17EA">
        <w:t>ran aktif pe</w:t>
      </w:r>
      <w:r w:rsidRPr="002A17EA">
        <w:rPr>
          <w:color w:val="000000" w:themeColor="text1"/>
          <w:spacing w:val="-20"/>
          <w:w w:val="1"/>
        </w:rPr>
        <w:t>ii</w:t>
      </w:r>
      <w:r w:rsidRPr="002A17EA">
        <w:t>se</w:t>
      </w:r>
      <w:r w:rsidRPr="002A17EA">
        <w:rPr>
          <w:color w:val="000000" w:themeColor="text1"/>
          <w:spacing w:val="-20"/>
          <w:w w:val="1"/>
        </w:rPr>
        <w:t>ii</w:t>
      </w:r>
      <w:r w:rsidRPr="002A17EA">
        <w:t>rta didik, dan apre</w:t>
      </w:r>
      <w:r w:rsidRPr="002A17EA">
        <w:rPr>
          <w:color w:val="000000" w:themeColor="text1"/>
          <w:spacing w:val="-20"/>
          <w:w w:val="1"/>
        </w:rPr>
        <w:t>ii</w:t>
      </w:r>
      <w:r w:rsidRPr="002A17EA">
        <w:t>siasi se</w:t>
      </w:r>
      <w:r w:rsidRPr="002A17EA">
        <w:rPr>
          <w:color w:val="000000" w:themeColor="text1"/>
          <w:spacing w:val="-20"/>
          <w:w w:val="1"/>
        </w:rPr>
        <w:t>ii</w:t>
      </w:r>
      <w:r w:rsidRPr="002A17EA">
        <w:t>kolah yang dapat me</w:t>
      </w:r>
      <w:r w:rsidRPr="002A17EA">
        <w:rPr>
          <w:color w:val="000000" w:themeColor="text1"/>
          <w:spacing w:val="-20"/>
          <w:w w:val="1"/>
        </w:rPr>
        <w:t>ii</w:t>
      </w:r>
      <w:r w:rsidRPr="002A17EA">
        <w:t>numbuhkan se</w:t>
      </w:r>
      <w:r w:rsidRPr="002A17EA">
        <w:rPr>
          <w:color w:val="000000" w:themeColor="text1"/>
          <w:spacing w:val="-20"/>
          <w:w w:val="1"/>
        </w:rPr>
        <w:t>ii</w:t>
      </w:r>
      <w:r w:rsidRPr="002A17EA">
        <w:t>mangat. Se</w:t>
      </w:r>
      <w:r w:rsidRPr="002A17EA">
        <w:rPr>
          <w:color w:val="000000" w:themeColor="text1"/>
          <w:spacing w:val="-20"/>
          <w:w w:val="1"/>
        </w:rPr>
        <w:t>ii</w:t>
      </w:r>
      <w:r w:rsidRPr="002A17EA">
        <w:t>dangkan, Faktor pe</w:t>
      </w:r>
      <w:r w:rsidRPr="002A17EA">
        <w:rPr>
          <w:color w:val="000000" w:themeColor="text1"/>
          <w:spacing w:val="-20"/>
          <w:w w:val="1"/>
        </w:rPr>
        <w:t>ii</w:t>
      </w:r>
      <w:r w:rsidRPr="002A17EA">
        <w:t>nghambat antara lain: kurangnya dukungan dan dorongan dari orang tua, se</w:t>
      </w:r>
      <w:r w:rsidRPr="002A17EA">
        <w:rPr>
          <w:color w:val="000000" w:themeColor="text1"/>
          <w:spacing w:val="-20"/>
          <w:w w:val="1"/>
        </w:rPr>
        <w:t>ii</w:t>
      </w:r>
      <w:r w:rsidRPr="002A17EA">
        <w:t>rta sarana dan prasarana yang kurang me</w:t>
      </w:r>
      <w:r w:rsidRPr="002A17EA">
        <w:rPr>
          <w:color w:val="000000" w:themeColor="text1"/>
          <w:spacing w:val="-20"/>
          <w:w w:val="1"/>
        </w:rPr>
        <w:t>ii</w:t>
      </w:r>
      <w:r w:rsidRPr="002A17EA">
        <w:t>madai dalam pe</w:t>
      </w:r>
      <w:r w:rsidRPr="002A17EA">
        <w:rPr>
          <w:color w:val="000000" w:themeColor="text1"/>
          <w:spacing w:val="-20"/>
          <w:w w:val="1"/>
        </w:rPr>
        <w:t>ii</w:t>
      </w:r>
      <w:r w:rsidRPr="002A17EA">
        <w:t>laksanaan program lite</w:t>
      </w:r>
      <w:r w:rsidRPr="002A17EA">
        <w:rPr>
          <w:color w:val="000000" w:themeColor="text1"/>
          <w:spacing w:val="-20"/>
          <w:w w:val="1"/>
        </w:rPr>
        <w:t>ii</w:t>
      </w:r>
      <w:r w:rsidRPr="002A17EA">
        <w:t>rasi yang diadakan ole</w:t>
      </w:r>
      <w:r w:rsidRPr="002A17EA">
        <w:rPr>
          <w:color w:val="000000" w:themeColor="text1"/>
          <w:spacing w:val="-20"/>
          <w:w w:val="1"/>
        </w:rPr>
        <w:t>ii</w:t>
      </w:r>
      <w:r w:rsidRPr="002A17EA">
        <w:t>h guru-guru yang ada di UPT SPF SD Ne</w:t>
      </w:r>
      <w:r w:rsidRPr="002A17EA">
        <w:rPr>
          <w:color w:val="000000" w:themeColor="text1"/>
          <w:spacing w:val="-20"/>
          <w:w w:val="1"/>
        </w:rPr>
        <w:t>ii</w:t>
      </w:r>
      <w:r w:rsidRPr="002A17EA">
        <w:t>ge</w:t>
      </w:r>
      <w:r w:rsidRPr="002A17EA">
        <w:rPr>
          <w:color w:val="000000" w:themeColor="text1"/>
          <w:spacing w:val="-20"/>
          <w:w w:val="1"/>
        </w:rPr>
        <w:t>ii</w:t>
      </w:r>
      <w:r w:rsidRPr="002A17EA">
        <w:t>ri Butung II Kota Makassar.</w:t>
      </w:r>
    </w:p>
    <w:p w14:paraId="1E406383" w14:textId="7EBCFE53" w:rsidR="008D7B16" w:rsidRPr="00E06742" w:rsidRDefault="005038F6" w:rsidP="00CC375C">
      <w:pPr>
        <w:spacing w:line="276" w:lineRule="auto"/>
        <w:ind w:firstLine="720"/>
        <w:jc w:val="both"/>
      </w:pPr>
      <w:r w:rsidRPr="00E06742">
        <w:t>Penelitian ini berimplikasi pada pentingnya</w:t>
      </w:r>
      <w:r w:rsidR="00264061">
        <w:t xml:space="preserve"> pelaksanaan</w:t>
      </w:r>
      <w:r w:rsidRPr="00E06742">
        <w:t xml:space="preserve"> prog</w:t>
      </w:r>
      <w:r w:rsidR="00264061">
        <w:t>ram literasi</w:t>
      </w:r>
      <w:r w:rsidRPr="00E06742">
        <w:t xml:space="preserve"> </w:t>
      </w:r>
      <w:r w:rsidR="00264061">
        <w:t>di berbagai sekolah yang ada di Indonesia dengan tujuan</w:t>
      </w:r>
      <w:r w:rsidR="001A4225" w:rsidRPr="00E06742">
        <w:t xml:space="preserve"> meningkatkan motivasi belajar siswa</w:t>
      </w:r>
      <w:r w:rsidR="00264061">
        <w:t xml:space="preserve"> di sekolah dasar</w:t>
      </w:r>
      <w:r w:rsidR="001A4225" w:rsidRPr="00E06742">
        <w:t>. Oleh karena itu,</w:t>
      </w:r>
      <w:r w:rsidR="00264061">
        <w:t xml:space="preserve"> sangat disarankan sekolah-sekolah yang ada di Indonesia untuk mene</w:t>
      </w:r>
      <w:r w:rsidR="001A4225" w:rsidRPr="00E06742">
        <w:t>rapkan kegiatan</w:t>
      </w:r>
      <w:r w:rsidR="00264061">
        <w:t xml:space="preserve"> progarm</w:t>
      </w:r>
      <w:r w:rsidR="001A4225" w:rsidRPr="00E06742">
        <w:t xml:space="preserve"> literasi guna membantu siswa</w:t>
      </w:r>
      <w:r w:rsidR="00264061">
        <w:t xml:space="preserve"> yang belum paham tentang literasi. Karena program literasi tidak hanya membantu siswa yang belum bisa membaca dan menulis saja, </w:t>
      </w:r>
      <w:proofErr w:type="gramStart"/>
      <w:r w:rsidR="00264061">
        <w:t>akan</w:t>
      </w:r>
      <w:proofErr w:type="gramEnd"/>
      <w:r w:rsidR="00264061">
        <w:t xml:space="preserve"> tetapi guru juga akan membantu siswa yang ingi</w:t>
      </w:r>
      <w:r w:rsidR="00D12C6E">
        <w:t>n</w:t>
      </w:r>
      <w:r w:rsidR="00264061">
        <w:t xml:space="preserve"> belajar menganalisis sebuah cerita dan </w:t>
      </w:r>
      <w:r w:rsidR="007C1CF7">
        <w:t>belajar berbicara di depan orang banyak.</w:t>
      </w:r>
      <w:r w:rsidR="00264061">
        <w:t xml:space="preserve"> </w:t>
      </w:r>
      <w:proofErr w:type="gramStart"/>
      <w:r w:rsidR="009435F8" w:rsidRPr="00E06742">
        <w:t>Namun, informasi penelitian ini tidak hanya</w:t>
      </w:r>
      <w:r w:rsidR="009435F8">
        <w:t xml:space="preserve"> terdiri atas siswa/siswi, guru wali kelas dan wali murid</w:t>
      </w:r>
      <w:r w:rsidR="009435F8" w:rsidRPr="00E06742">
        <w:t>.</w:t>
      </w:r>
      <w:proofErr w:type="gramEnd"/>
      <w:r w:rsidR="009435F8" w:rsidRPr="00E06742">
        <w:t xml:space="preserve"> Oleh </w:t>
      </w:r>
      <w:r w:rsidR="001A4225" w:rsidRPr="00E06742">
        <w:t>karena itu</w:t>
      </w:r>
      <w:proofErr w:type="gramStart"/>
      <w:r w:rsidR="001A4225" w:rsidRPr="00E06742">
        <w:t>,</w:t>
      </w:r>
      <w:r w:rsidR="00185E27">
        <w:t>.</w:t>
      </w:r>
      <w:proofErr w:type="gramEnd"/>
      <w:r w:rsidR="001A4225" w:rsidRPr="00E06742">
        <w:t xml:space="preserve"> </w:t>
      </w:r>
      <w:r w:rsidR="00185E27">
        <w:t xml:space="preserve"> </w:t>
      </w:r>
      <w:proofErr w:type="gramStart"/>
      <w:r w:rsidR="001A4225" w:rsidRPr="00E06742">
        <w:t>diperlukan</w:t>
      </w:r>
      <w:proofErr w:type="gramEnd"/>
      <w:r w:rsidR="001A4225" w:rsidRPr="00E06742">
        <w:t xml:space="preserve"> penelitian l</w:t>
      </w:r>
      <w:r w:rsidR="007C1CF7">
        <w:t>ebih lanjut</w:t>
      </w:r>
      <w:r w:rsidR="00185E27">
        <w:t xml:space="preserve"> mengenai meningkatkan literasi siswa </w:t>
      </w:r>
      <w:r w:rsidR="001A4225" w:rsidRPr="00E06742">
        <w:t xml:space="preserve">dan </w:t>
      </w:r>
      <w:r w:rsidR="00800B92">
        <w:t xml:space="preserve">upaya sekolah </w:t>
      </w:r>
      <w:r w:rsidR="00800B92">
        <w:lastRenderedPageBreak/>
        <w:t>dalam mengo</w:t>
      </w:r>
      <w:r w:rsidR="00C85C8C">
        <w:t>p</w:t>
      </w:r>
      <w:r w:rsidR="00800B92">
        <w:t>timalkan program literasi yaitu sekolah sebagai lingkungan akademis yang literat dan sekolah mengupayakan</w:t>
      </w:r>
      <w:r w:rsidR="00C85C8C">
        <w:t xml:space="preserve"> lingkungan sosial dan efektif </w:t>
      </w:r>
      <w:r w:rsidR="00D05013">
        <w:t>, guru dan warga sekolah yang ada</w:t>
      </w:r>
      <w:r w:rsidR="001A4225" w:rsidRPr="00E06742">
        <w:t xml:space="preserve"> di UPT SPF SD Negeri Butung II Kota Makassar</w:t>
      </w:r>
      <w:r w:rsidR="00590BB9">
        <w:t>.</w:t>
      </w:r>
    </w:p>
    <w:p w14:paraId="46DC9DA4" w14:textId="77777777" w:rsidR="00F623A8" w:rsidRDefault="00F623A8" w:rsidP="00E06742">
      <w:pPr>
        <w:spacing w:line="276" w:lineRule="auto"/>
        <w:jc w:val="both"/>
      </w:pPr>
    </w:p>
    <w:p w14:paraId="18987E36" w14:textId="77777777" w:rsidR="00F623A8" w:rsidRDefault="00F623A8" w:rsidP="00E06742">
      <w:pPr>
        <w:spacing w:line="276" w:lineRule="auto"/>
        <w:jc w:val="both"/>
      </w:pPr>
    </w:p>
    <w:p w14:paraId="523D854C" w14:textId="19F0D308" w:rsidR="00E06742" w:rsidRDefault="00E06742" w:rsidP="00E06742">
      <w:pPr>
        <w:spacing w:line="276" w:lineRule="auto"/>
        <w:jc w:val="both"/>
      </w:pPr>
      <w:r>
        <w:t>PERNYATAAN PENULI</w:t>
      </w:r>
      <w:r w:rsidR="00F623A8">
        <w:t>S</w:t>
      </w:r>
    </w:p>
    <w:p w14:paraId="2FE9FB1D" w14:textId="175812F9" w:rsidR="00E06742" w:rsidRPr="00F623A8" w:rsidRDefault="00E06742" w:rsidP="00E06742">
      <w:pPr>
        <w:spacing w:line="276" w:lineRule="auto"/>
        <w:jc w:val="both"/>
        <w:rPr>
          <w:b/>
        </w:rPr>
      </w:pPr>
      <w:r w:rsidRPr="00F623A8">
        <w:rPr>
          <w:b/>
        </w:rPr>
        <w:t>Pendanaan</w:t>
      </w:r>
    </w:p>
    <w:p w14:paraId="6B815DCE" w14:textId="74D6D40D" w:rsidR="005835B4" w:rsidRDefault="005835B4" w:rsidP="005835B4">
      <w:pPr>
        <w:spacing w:line="276" w:lineRule="auto"/>
        <w:ind w:firstLine="720"/>
        <w:jc w:val="both"/>
      </w:pPr>
      <w:r>
        <w:t>Penelitian ini tidak dibiayai oleh lembaga mana pun atau dibiayain secara mandiri oleh penulis.</w:t>
      </w:r>
    </w:p>
    <w:p w14:paraId="28DCA7B6" w14:textId="174915B9" w:rsidR="00E06742" w:rsidRPr="00F623A8" w:rsidRDefault="00E06742" w:rsidP="00E06742">
      <w:pPr>
        <w:spacing w:line="276" w:lineRule="auto"/>
        <w:jc w:val="both"/>
        <w:rPr>
          <w:b/>
        </w:rPr>
      </w:pPr>
      <w:r w:rsidRPr="00F623A8">
        <w:rPr>
          <w:b/>
        </w:rPr>
        <w:t>Kontribusi Penulis</w:t>
      </w:r>
    </w:p>
    <w:p w14:paraId="7091FF64" w14:textId="31CB1F61" w:rsidR="005835B4" w:rsidRDefault="005835B4" w:rsidP="00E06742">
      <w:pPr>
        <w:spacing w:line="276" w:lineRule="auto"/>
        <w:jc w:val="both"/>
      </w:pPr>
      <w:r>
        <w:tab/>
      </w:r>
      <w:proofErr w:type="gramStart"/>
      <w:r>
        <w:t>Pen</w:t>
      </w:r>
      <w:r w:rsidR="00DF45D3">
        <w:t>ulis pertama sebagai ko</w:t>
      </w:r>
      <w:r>
        <w:t xml:space="preserve">responden, </w:t>
      </w:r>
      <w:r w:rsidR="00104333">
        <w:t>menentukan judul dan ide-ide penelitian, menyusun proposal</w:t>
      </w:r>
      <w:r>
        <w:t>, mengumpulkan data</w:t>
      </w:r>
      <w:r w:rsidR="00104333">
        <w:t>-data</w:t>
      </w:r>
      <w:r>
        <w:t xml:space="preserve"> dan menyusun laporan penelitian dalam bentuk artikel.</w:t>
      </w:r>
      <w:proofErr w:type="gramEnd"/>
      <w:r>
        <w:t xml:space="preserve"> </w:t>
      </w:r>
      <w:proofErr w:type="gramStart"/>
      <w:r>
        <w:t xml:space="preserve">Penulis </w:t>
      </w:r>
      <w:r w:rsidR="00DF45D3">
        <w:t xml:space="preserve">kedua dan ketiga sebagai supervisor </w:t>
      </w:r>
      <w:r w:rsidR="00564225">
        <w:t>yang mengawasi</w:t>
      </w:r>
      <w:r w:rsidR="00104333">
        <w:t xml:space="preserve"> peny</w:t>
      </w:r>
      <w:r w:rsidR="00564225">
        <w:t>usunan proposal, memberikan tanggapan terkait proposal yang peneliti susun, memastikan metode yang digunakan peneliti sesuai dan penulisan artikel mengikuti</w:t>
      </w:r>
      <w:r w:rsidR="00DF45D3">
        <w:t xml:space="preserve"> catatan reviewer dan pedoman penulisan jurnal</w:t>
      </w:r>
      <w:r w:rsidR="00564225">
        <w:t>.</w:t>
      </w:r>
      <w:proofErr w:type="gramEnd"/>
    </w:p>
    <w:p w14:paraId="69D31998" w14:textId="2A771D56" w:rsidR="00E06742" w:rsidRPr="00F623A8" w:rsidRDefault="00DF45D3" w:rsidP="00E06742">
      <w:pPr>
        <w:spacing w:line="276" w:lineRule="auto"/>
        <w:jc w:val="both"/>
        <w:rPr>
          <w:b/>
        </w:rPr>
      </w:pPr>
      <w:r w:rsidRPr="00F623A8">
        <w:rPr>
          <w:b/>
        </w:rPr>
        <w:t>Konflik Kepentingan</w:t>
      </w:r>
    </w:p>
    <w:p w14:paraId="36AD3C6B" w14:textId="36FB8B84" w:rsidR="00DF45D3" w:rsidRDefault="00DF45D3" w:rsidP="00E06742">
      <w:pPr>
        <w:spacing w:line="276" w:lineRule="auto"/>
        <w:jc w:val="both"/>
      </w:pPr>
      <w:r>
        <w:tab/>
        <w:t>Penulis melaporkan tidak ada konflik kepentingan dalam penelitian ini.</w:t>
      </w:r>
    </w:p>
    <w:p w14:paraId="2928AB79" w14:textId="4926E40C" w:rsidR="00E06742" w:rsidRPr="00F623A8" w:rsidRDefault="00E06742" w:rsidP="00E06742">
      <w:pPr>
        <w:spacing w:line="276" w:lineRule="auto"/>
        <w:jc w:val="both"/>
        <w:rPr>
          <w:b/>
        </w:rPr>
      </w:pPr>
      <w:r w:rsidRPr="00F623A8">
        <w:rPr>
          <w:b/>
        </w:rPr>
        <w:t>Kesediaan Data</w:t>
      </w:r>
    </w:p>
    <w:p w14:paraId="6B241C5E" w14:textId="06F0C515" w:rsidR="00DF45D3" w:rsidRDefault="00DF45D3" w:rsidP="00E06742">
      <w:pPr>
        <w:spacing w:line="276" w:lineRule="auto"/>
        <w:jc w:val="both"/>
      </w:pPr>
      <w:r>
        <w:tab/>
        <w:t>Data penelitian tersedia secara lengkap pada penulis korespondensi.</w:t>
      </w:r>
    </w:p>
    <w:p w14:paraId="740771F4" w14:textId="499AF683" w:rsidR="00E06742" w:rsidRPr="00F623A8" w:rsidRDefault="00E06742" w:rsidP="00E06742">
      <w:pPr>
        <w:spacing w:line="276" w:lineRule="auto"/>
        <w:jc w:val="both"/>
        <w:rPr>
          <w:b/>
        </w:rPr>
      </w:pPr>
      <w:r w:rsidRPr="00F623A8">
        <w:rPr>
          <w:b/>
        </w:rPr>
        <w:t>Ucapan Terima Kasih</w:t>
      </w:r>
    </w:p>
    <w:p w14:paraId="7CAC0C10" w14:textId="682CFB07" w:rsidR="002A17EA" w:rsidRDefault="00DF45D3" w:rsidP="00E06742">
      <w:pPr>
        <w:spacing w:line="276" w:lineRule="auto"/>
        <w:jc w:val="both"/>
      </w:pPr>
      <w:r>
        <w:tab/>
        <w:t>Penulis mengucapkan terima kasih yang sebanyak-banyaknya kepada semua pihak yang membantu dalam penelitian dan penyusunan</w:t>
      </w:r>
      <w:r w:rsidR="00EC5B92">
        <w:t xml:space="preserve"> artikel ini. </w:t>
      </w:r>
      <w:proofErr w:type="gramStart"/>
      <w:r w:rsidR="00EC5B92">
        <w:t>Terkhusus kepada</w:t>
      </w:r>
      <w:r>
        <w:t xml:space="preserve"> para informan tenaga pendidik dan siswa/siswi di UPT SPF SD Negeri Butung II Kota Makassar.</w:t>
      </w:r>
      <w:proofErr w:type="gramEnd"/>
      <w:r>
        <w:t xml:space="preserve"> </w:t>
      </w:r>
    </w:p>
    <w:p w14:paraId="6C2902B2" w14:textId="3CA558F7" w:rsidR="00A97B43" w:rsidRDefault="00A97B43" w:rsidP="00E06742">
      <w:pPr>
        <w:spacing w:line="276" w:lineRule="auto"/>
        <w:jc w:val="both"/>
      </w:pPr>
    </w:p>
    <w:p w14:paraId="0BE74DF9" w14:textId="4E0621B0" w:rsidR="0013011C" w:rsidRDefault="00A97B43" w:rsidP="0013011C">
      <w:pPr>
        <w:widowControl w:val="0"/>
        <w:autoSpaceDE w:val="0"/>
        <w:autoSpaceDN w:val="0"/>
        <w:adjustRightInd w:val="0"/>
        <w:ind w:left="480" w:hanging="480"/>
      </w:pPr>
      <w:r>
        <w:t>DAFTAR RUJUKA</w:t>
      </w:r>
      <w:r w:rsidR="004463C9">
        <w:t>N</w:t>
      </w:r>
    </w:p>
    <w:p w14:paraId="1C28D505" w14:textId="77777777" w:rsidR="00500FCF" w:rsidRDefault="00500FCF" w:rsidP="005038F6">
      <w:pPr>
        <w:tabs>
          <w:tab w:val="left" w:pos="340"/>
        </w:tabs>
        <w:spacing w:line="276" w:lineRule="auto"/>
        <w:rPr>
          <w:b/>
          <w:color w:val="000000"/>
          <w:lang w:val="fi-FI"/>
        </w:rPr>
      </w:pPr>
    </w:p>
    <w:p w14:paraId="60BBB22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fldChar w:fldCharType="begin" w:fldLock="1"/>
      </w:r>
      <w:r w:rsidRPr="004F00DE">
        <w:instrText xml:space="preserve">ADDIN Mendeley Bibliography CSL_BIBLIOGRAPHY </w:instrText>
      </w:r>
      <w:r w:rsidRPr="004F00DE">
        <w:fldChar w:fldCharType="separate"/>
      </w:r>
      <w:r w:rsidRPr="004F00DE">
        <w:rPr>
          <w:noProof/>
        </w:rPr>
        <w:t xml:space="preserve">Amin, Alfauzan, Alimni Alimni, Dwi Agus Kurniawan, Miftahul Zannah Azzahra, And Sabila Eka Septi. 2021. “Parental Communication Increases Student Learning Motivation In Elementary Schools.” </w:t>
      </w:r>
      <w:r w:rsidRPr="004F00DE">
        <w:rPr>
          <w:i/>
          <w:iCs/>
          <w:noProof/>
        </w:rPr>
        <w:t>International Journal Of Elementary Education</w:t>
      </w:r>
      <w:r w:rsidRPr="004F00DE">
        <w:rPr>
          <w:noProof/>
        </w:rPr>
        <w:t xml:space="preserve"> 5 (4): 622. Https://Doi.Org/10.23887/Ijee.V5i4.39910.</w:t>
      </w:r>
    </w:p>
    <w:p w14:paraId="1BAE001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Anditasari, Rizqi Dian, Sutrisno Sutrisno, Khoirunnisa Nabila, And Andella Aristyowati. 2023. “Actualization Of Civic Literacy In The Learning Of Citizenship In High School.” </w:t>
      </w:r>
      <w:r w:rsidRPr="004F00DE">
        <w:rPr>
          <w:i/>
          <w:iCs/>
          <w:noProof/>
        </w:rPr>
        <w:t>International Journal Of Educational Qualitative Quantitative Research (Ije-Qqr)</w:t>
      </w:r>
      <w:r w:rsidRPr="004F00DE">
        <w:rPr>
          <w:noProof/>
        </w:rPr>
        <w:t xml:space="preserve"> 2 (1): 7–11. Https://Doi.Org/10.58418/Ijeqqr.V2i1.36.</w:t>
      </w:r>
    </w:p>
    <w:p w14:paraId="7D45891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Arby, Aulia Rahmanul, Husnul Hadi, And Ferina Agustini. 2019. “Keefektifan Budaya Literasi Terhadap Motivasi Belajar.” </w:t>
      </w:r>
      <w:r w:rsidRPr="004F00DE">
        <w:rPr>
          <w:i/>
          <w:iCs/>
          <w:noProof/>
        </w:rPr>
        <w:t>Mimbar Pgsd Undiksha</w:t>
      </w:r>
      <w:r w:rsidRPr="004F00DE">
        <w:rPr>
          <w:noProof/>
        </w:rPr>
        <w:t xml:space="preserve"> 7: 181–88.</w:t>
      </w:r>
    </w:p>
    <w:p w14:paraId="6FA8BC9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Budiyani, Atis, Rina Marlina, And Karunia Eka Lestari. 2021. “Analisis Motivasi Belajar Siswa Terhadap Hasil Belajar Matematika.” </w:t>
      </w:r>
      <w:r w:rsidRPr="004F00DE">
        <w:rPr>
          <w:i/>
          <w:iCs/>
          <w:noProof/>
        </w:rPr>
        <w:t>Maju : Jurnal Ilmiah Pendidikan Matematika</w:t>
      </w:r>
      <w:r w:rsidRPr="004F00DE">
        <w:rPr>
          <w:noProof/>
        </w:rPr>
        <w:t xml:space="preserve"> 8 (2): 310–19.</w:t>
      </w:r>
    </w:p>
    <w:p w14:paraId="37582ED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Dara, Fidela Arka. 2016. “Pengembangkan Instrumen Penilaian Sikap Ilmiah Pada Pembelajaran Fisika Untuk Memetakan Minat Belajar Siswa Di Sma Negeri 1 Menggala.” </w:t>
      </w:r>
      <w:r w:rsidRPr="004F00DE">
        <w:rPr>
          <w:i/>
          <w:iCs/>
          <w:noProof/>
        </w:rPr>
        <w:t>Skripsi</w:t>
      </w:r>
      <w:r w:rsidRPr="004F00DE">
        <w:rPr>
          <w:noProof/>
        </w:rPr>
        <w:t>, 1–23.</w:t>
      </w:r>
    </w:p>
    <w:p w14:paraId="4D09F8A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Dwi, Noerbella. 2022. “Implementasi Program Kampus Mengajar Angkatan 2 Dalam Meningkatkan Kompetensi Literasi.” </w:t>
      </w:r>
      <w:r w:rsidRPr="004F00DE">
        <w:rPr>
          <w:i/>
          <w:iCs/>
          <w:noProof/>
        </w:rPr>
        <w:t>Jurnal Cakrawala Pendes</w:t>
      </w:r>
      <w:r w:rsidRPr="004F00DE">
        <w:rPr>
          <w:noProof/>
        </w:rPr>
        <w:t xml:space="preserve"> 8 (2): 480–89. Https://Doi.Org/Http://Dx.Doi.Org/10.31949/Jcp.V8i2.2087 P-Issn:</w:t>
      </w:r>
    </w:p>
    <w:p w14:paraId="1294CC8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arida, Nur Aini, And Fera Ratyaningrum. 2022. “Perancangan Video Tutorial Menggambar Ragam Hias Menggunakan Ibispaint X Di Media Sosial Tiktok.” </w:t>
      </w:r>
      <w:r w:rsidRPr="004F00DE">
        <w:rPr>
          <w:i/>
          <w:iCs/>
          <w:noProof/>
        </w:rPr>
        <w:t>Jurnal Seni Rupa</w:t>
      </w:r>
      <w:r w:rsidRPr="004F00DE">
        <w:rPr>
          <w:noProof/>
        </w:rPr>
        <w:t xml:space="preserve"> 10 (4): 83–96. Http:/E/Journal.Unesa.Ac.Id/Index.Php/Va.</w:t>
      </w:r>
    </w:p>
    <w:p w14:paraId="717710C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awziyah, Adinda Roisatul. 2022. “Reaktualisasi Pembentukan Karakter Religius Dan Disiplin Pasca Pandemi Covid-19 Melalui Pembiasaan Sholat Dhuha Dan Tahlil Siswa Kelas Vii Smp Ma’arif 1 Ponorogo.” </w:t>
      </w:r>
      <w:r w:rsidRPr="004F00DE">
        <w:rPr>
          <w:i/>
          <w:iCs/>
          <w:noProof/>
        </w:rPr>
        <w:t>Skripsi</w:t>
      </w:r>
      <w:r w:rsidRPr="004F00DE">
        <w:rPr>
          <w:noProof/>
        </w:rPr>
        <w:t>, No. April: 1–77.</w:t>
      </w:r>
    </w:p>
    <w:p w14:paraId="7FCCD71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eny Rita Fiantika, Dkk. 2022. </w:t>
      </w:r>
      <w:r w:rsidRPr="004F00DE">
        <w:rPr>
          <w:i/>
          <w:iCs/>
          <w:noProof/>
        </w:rPr>
        <w:t>Metodologi Penelitian Kualitatif. In Metodologi Penelitian Kualitatif</w:t>
      </w:r>
      <w:r w:rsidRPr="004F00DE">
        <w:rPr>
          <w:noProof/>
        </w:rPr>
        <w:t xml:space="preserve">. </w:t>
      </w:r>
      <w:r w:rsidRPr="004F00DE">
        <w:rPr>
          <w:i/>
          <w:iCs/>
          <w:noProof/>
        </w:rPr>
        <w:t>Rake Sarasin</w:t>
      </w:r>
      <w:r w:rsidRPr="004F00DE">
        <w:rPr>
          <w:noProof/>
        </w:rPr>
        <w:t>. Https://Scholar.Google.Com/Citations?User=O-B3ejyaaaaj&amp;Hl=En.</w:t>
      </w:r>
    </w:p>
    <w:p w14:paraId="7065BF1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Fuadi, Husnul, Annisa Zikri Robbia, Jamaluddin Jamaluddin, And Abdul Wahab Jufri. 2020. “Analisis Faktor Penyebab Rendahnya Kemampuan Literasi Sains Peserta Didik.” </w:t>
      </w:r>
      <w:r w:rsidRPr="004F00DE">
        <w:rPr>
          <w:i/>
          <w:iCs/>
          <w:noProof/>
        </w:rPr>
        <w:t>Jurnal Ilmiah Profesi Pendidikan</w:t>
      </w:r>
      <w:r w:rsidRPr="004F00DE">
        <w:rPr>
          <w:noProof/>
        </w:rPr>
        <w:t xml:space="preserve"> 5 (2): 108–16. Https://Doi.Org/10.29303/Jipp.V5i2.122.</w:t>
      </w:r>
    </w:p>
    <w:p w14:paraId="0A61A94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Hasibuan, Larasanti, Rahmatika Elindra, And Sinar Depi Harahap. 2022. “Analisis Kemampuan Berpikir Kritis Di Tinjau Dari Minat Belajar Matematika Siswa Selama Pandemi.” </w:t>
      </w:r>
      <w:r w:rsidRPr="004F00DE">
        <w:rPr>
          <w:i/>
          <w:iCs/>
          <w:noProof/>
        </w:rPr>
        <w:t>Jurnal Mathedu …</w:t>
      </w:r>
      <w:r w:rsidRPr="004F00DE">
        <w:rPr>
          <w:noProof/>
        </w:rPr>
        <w:t xml:space="preserve"> 5 (1): 48–52.</w:t>
      </w:r>
    </w:p>
    <w:p w14:paraId="5FA8F33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Hidayat, M. 2018. “Implementasi Gerakan Literasi Sekolah Dalam Meningkatkan Motivasi Belajar Pendidikan Agama Islam Siswa Kelas V Sekolah Dasar Negeri Krincing Tahun Ajaran 2017/2018.” </w:t>
      </w:r>
      <w:r w:rsidRPr="004F00DE">
        <w:rPr>
          <w:i/>
          <w:iCs/>
          <w:noProof/>
        </w:rPr>
        <w:t>Skripsi</w:t>
      </w:r>
      <w:r w:rsidRPr="004F00DE">
        <w:rPr>
          <w:noProof/>
        </w:rPr>
        <w:t xml:space="preserve">. </w:t>
      </w:r>
      <w:r w:rsidRPr="004F00DE">
        <w:rPr>
          <w:noProof/>
        </w:rPr>
        <w:lastRenderedPageBreak/>
        <w:t>Http://Eprintslib.Ummgl.Ac.Id/Id/Eprint/268%0ahttp://Eprintslib.Ummgl.Ac.Id/268/1/14.0401.0022 _ Bab I _ Bab Ii _ Bab Iii _ Bab V _ Daftar Pustaka.Pdf.</w:t>
      </w:r>
    </w:p>
    <w:p w14:paraId="6F879C0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Ifrida, Farhana, Miftakhul Huda, Harun Joko Prayitno, And Eko Purnomo. 2023. “Pengembangan Dan Peningkatan Program Kemampuan Literasi Dan Numerasi Siswa Di Sekolah Dasar,” 1–12. Https://Doi.Org/10.56972/Jikm.V3i1.94.</w:t>
      </w:r>
    </w:p>
    <w:p w14:paraId="4079E64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Iryanto, Nindy Dewi. 2021. “Implementasi Program Kampus Mengajar Untuk Meningkatkan Motivasi Belajar Siswa Di Sekolah Dasar.” </w:t>
      </w:r>
      <w:r w:rsidRPr="004F00DE">
        <w:rPr>
          <w:i/>
          <w:iCs/>
          <w:noProof/>
        </w:rPr>
        <w:t>Jurnal Basicedu</w:t>
      </w:r>
      <w:r w:rsidRPr="004F00DE">
        <w:rPr>
          <w:noProof/>
        </w:rPr>
        <w:t xml:space="preserve"> 5 (5): 3829–40. Https://Jbasic.Org/Index.Php/Basicedu.</w:t>
      </w:r>
    </w:p>
    <w:p w14:paraId="1F84FA8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Istikomah, Nurul, And Budi Hartono. 2022. “Analisis Persepsi Promosi Gratis Ongkos Kirim (Ongkir) Shopee Terhadap Keputusan Pembelian.” </w:t>
      </w:r>
      <w:r w:rsidRPr="004F00DE">
        <w:rPr>
          <w:i/>
          <w:iCs/>
          <w:noProof/>
        </w:rPr>
        <w:t>Jurnal Bisnis Kompetitif</w:t>
      </w:r>
      <w:r w:rsidRPr="004F00DE">
        <w:rPr>
          <w:noProof/>
        </w:rPr>
        <w:t xml:space="preserve"> 1 (2): 49–57. Https://Doi.Org/10.35446/Bisniskompetif.V1i2.1011.</w:t>
      </w:r>
    </w:p>
    <w:p w14:paraId="4B8AFB3B"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Izzatunnisa, Lita, Ade Suryanda, Anisa Siti Kholifah, Cynthia Loka, P</w:t>
      </w:r>
      <w:bookmarkStart w:id="2" w:name="_GoBack"/>
      <w:bookmarkEnd w:id="2"/>
      <w:r w:rsidRPr="004F00DE">
        <w:rPr>
          <w:noProof/>
        </w:rPr>
        <w:t xml:space="preserve">eralihan Pertiwi Idea Goesvita, Priscila Sindy Aghata, And Salwa Anggraeni. 2021. “Motivasi Belajar Siswa Selama Pandemi Dalam Proses Belajar Dari Rumah.” </w:t>
      </w:r>
      <w:r w:rsidRPr="004F00DE">
        <w:rPr>
          <w:i/>
          <w:iCs/>
          <w:noProof/>
        </w:rPr>
        <w:t>Jurnal Pendidikan</w:t>
      </w:r>
      <w:r w:rsidRPr="004F00DE">
        <w:rPr>
          <w:noProof/>
        </w:rPr>
        <w:t xml:space="preserve"> 9 (2): 7–14. Https://Doi.Org/10.36232/Pendidikan.V9i2.811.</w:t>
      </w:r>
    </w:p>
    <w:p w14:paraId="2DD4F48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Jeni, Jeni Padila Nopita Sari, Celika Zenti, Elyusra Elyusra, And Mahdijaya Mahdijaya. 2022. “Meningkatkan Minat Literasi Membaca Siswa Sekolah Dasar.” </w:t>
      </w:r>
      <w:r w:rsidRPr="004F00DE">
        <w:rPr>
          <w:i/>
          <w:iCs/>
          <w:noProof/>
        </w:rPr>
        <w:t>Empowerment: Jurnal Pengabdian Masyarakat</w:t>
      </w:r>
      <w:r w:rsidRPr="004F00DE">
        <w:rPr>
          <w:noProof/>
        </w:rPr>
        <w:t xml:space="preserve"> 1 (5): 722–27. Https://Doi.Org/10.55983/Empjcs.V1i5.251.</w:t>
      </w:r>
    </w:p>
    <w:p w14:paraId="5DB4CC2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Jufrida, Jufrida, Fibrika Rahmat Basuki, Frenki Rinaldo, And Heni Purnamawati. 2020. “Analisis Permasalahan Pembelajaran Ipa: Studi Kasus Di Smpn 7 Muaro Jambi.” </w:t>
      </w:r>
      <w:r w:rsidRPr="004F00DE">
        <w:rPr>
          <w:i/>
          <w:iCs/>
          <w:noProof/>
        </w:rPr>
        <w:t>Jurnal Pendidikan Sains (Jps)</w:t>
      </w:r>
      <w:r w:rsidRPr="004F00DE">
        <w:rPr>
          <w:noProof/>
        </w:rPr>
        <w:t xml:space="preserve"> 8 (1): 50. Https://Doi.Org/10.26714/Jps.8.1.2020.50-58.</w:t>
      </w:r>
    </w:p>
    <w:p w14:paraId="7C0A004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airuddin, Zurina. 2013. “A Study Of Students’ Reading Interests In A Second Language.” </w:t>
      </w:r>
      <w:r w:rsidRPr="004F00DE">
        <w:rPr>
          <w:i/>
          <w:iCs/>
          <w:noProof/>
        </w:rPr>
        <w:t>International Education Studies</w:t>
      </w:r>
      <w:r w:rsidRPr="004F00DE">
        <w:rPr>
          <w:noProof/>
        </w:rPr>
        <w:t xml:space="preserve"> 6 (11): 160–70. Https://Doi.Org/10.5539/Ies.V6n11p160.</w:t>
      </w:r>
    </w:p>
    <w:p w14:paraId="26BAE3B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akima, Lilis Nurul, Siti Fatimah Az Zahra, Leni Marlina, And Zuhair Abdullah. 2021. “Penerapan Literasi Numerasi Dalam Pembelajaran Siswa Mi/Sd.” </w:t>
      </w:r>
      <w:r w:rsidRPr="004F00DE">
        <w:rPr>
          <w:i/>
          <w:iCs/>
          <w:noProof/>
        </w:rPr>
        <w:t>Prosiding Seminar Nasional Pgmi</w:t>
      </w:r>
      <w:r w:rsidRPr="004F00DE">
        <w:rPr>
          <w:noProof/>
        </w:rPr>
        <w:t xml:space="preserve"> 1 (1): 775–91. Http://Proceeding.Iainpekalongan.Ac.Id/Index.Php/Semai-775-.</w:t>
      </w:r>
    </w:p>
    <w:p w14:paraId="6ABEB77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Kharizmi, Muhammad. 2015. “Feldpostbrief Des Staatlichen Gymnasiums Dresden-Neustadt.” </w:t>
      </w:r>
      <w:r w:rsidRPr="004F00DE">
        <w:rPr>
          <w:i/>
          <w:iCs/>
          <w:noProof/>
        </w:rPr>
        <w:t>Jupendas: Jurnal Pendidikan Dasar</w:t>
      </w:r>
      <w:r w:rsidRPr="004F00DE">
        <w:rPr>
          <w:noProof/>
        </w:rPr>
        <w:t xml:space="preserve"> 2 (2): 11–21.</w:t>
      </w:r>
    </w:p>
    <w:p w14:paraId="31918E8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hoiroh, Nikmatul. 2018. “Pengaruh Model Pembelajaran Blended Learning Dan Motivasi Belajar Terhadap Hasil Belajar Siswa Kelas Viii Smpn 1 Gumukmas.” </w:t>
      </w:r>
      <w:r w:rsidRPr="004F00DE">
        <w:rPr>
          <w:i/>
          <w:iCs/>
          <w:noProof/>
        </w:rPr>
        <w:t>Jurnal Penelitian Ilmu Pendidikan</w:t>
      </w:r>
      <w:r w:rsidRPr="004F00DE">
        <w:rPr>
          <w:noProof/>
        </w:rPr>
        <w:t xml:space="preserve"> 10 (2): 97. Https://Doi.Org/10.21831/Jpipfip.V10i2.13986.</w:t>
      </w:r>
    </w:p>
    <w:p w14:paraId="381678C9"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urnia, Linda. 2022. “Aplikasi Kuis Interaktif Dalam Pembelajaran Ips Terpadu Dalam Meningkatkan Pemahaman Siswa.” </w:t>
      </w:r>
      <w:r w:rsidRPr="004F00DE">
        <w:rPr>
          <w:i/>
          <w:iCs/>
          <w:noProof/>
        </w:rPr>
        <w:t>Jess :Journal Education Social Science</w:t>
      </w:r>
      <w:r w:rsidRPr="004F00DE">
        <w:rPr>
          <w:noProof/>
        </w:rPr>
        <w:t xml:space="preserve"> 2 (46): 51–61. Https://Ejournal.Iain-Tulungagung.Ac.Id/Index.Php/Epi/Article/View/6088.</w:t>
      </w:r>
    </w:p>
    <w:p w14:paraId="51248E6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Kurniawan, Nanda Alfan, Nur Hidayah, And Diniy Hidayatur Rahman. 2021. “Analisis Kemampuan Berpikir Kritis Siswa Smk.” </w:t>
      </w:r>
      <w:r w:rsidRPr="004F00DE">
        <w:rPr>
          <w:i/>
          <w:iCs/>
          <w:noProof/>
        </w:rPr>
        <w:t>Jurnal Pendidikan: Teori, Penelitian, Dan Pengembangan</w:t>
      </w:r>
      <w:r w:rsidRPr="004F00DE">
        <w:rPr>
          <w:noProof/>
        </w:rPr>
        <w:t xml:space="preserve"> 6 (3): 334. Https://Doi.Org/10.17977/Jptpp.V6i3.14579.</w:t>
      </w:r>
    </w:p>
    <w:p w14:paraId="02773DD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Laia, Yaredi, Martiman S. Sarumaha, And Bestari Laia. 2022. “Bimbingan Konseling Dalam Meningkatkan Kemandirian Belajar Siswa Di Sma Negeri 3 Susua Tahun Pelajaran 2021/2022.” </w:t>
      </w:r>
      <w:r w:rsidRPr="004F00DE">
        <w:rPr>
          <w:i/>
          <w:iCs/>
          <w:noProof/>
        </w:rPr>
        <w:t>Counselingfor All: Jurnal Bimbingan Dan Konseling</w:t>
      </w:r>
      <w:r w:rsidRPr="004F00DE">
        <w:rPr>
          <w:noProof/>
        </w:rPr>
        <w:t xml:space="preserve"> 2 (1): 1–13. Https://Jurnal.Uniraya.Ac.Id/Index.Php/Counseling/Article/View/367.</w:t>
      </w:r>
    </w:p>
    <w:p w14:paraId="338D0F38"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Muflihah, Ai. 2021. “Jurnal Pendidikan Indonesia Pendidikan Meningkatkan Motivasi Dan Hasil Belajar Siswa Melalui Model Pembelajaran Indexcard Math Pada Pembelajaran Matematika Ai Muflihah Madrasah Tsanawiyah Negeri 1 Kabupaten Tangerang Banten , Indonesia Email : Aimuflihah3.” </w:t>
      </w:r>
      <w:r w:rsidRPr="004F00DE">
        <w:rPr>
          <w:i/>
          <w:iCs/>
          <w:noProof/>
        </w:rPr>
        <w:t>Pendidikan Indonesia</w:t>
      </w:r>
      <w:r w:rsidRPr="004F00DE">
        <w:rPr>
          <w:noProof/>
        </w:rPr>
        <w:t xml:space="preserve"> 2 (1): 152–60.</w:t>
      </w:r>
    </w:p>
    <w:p w14:paraId="458D9935"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Musyaffa, A A, Siti Asiah, Muhammad Fadhil, And Siti Ubaidah. 2023. “Digital Tales Media To Improve Reading Literacy For Ii Grade Elementary School Students.” </w:t>
      </w:r>
      <w:r w:rsidRPr="004F00DE">
        <w:rPr>
          <w:i/>
          <w:iCs/>
          <w:noProof/>
        </w:rPr>
        <w:t>Jurnal Penelitian Dan Pengembangan Pendidikan</w:t>
      </w:r>
      <w:r w:rsidRPr="004F00DE">
        <w:rPr>
          <w:noProof/>
        </w:rPr>
        <w:t xml:space="preserve"> 7 (1): 96–101.</w:t>
      </w:r>
    </w:p>
    <w:p w14:paraId="643B6A22"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Naila, Rif`Ah. 2022. “Implementasi Program Literasi Dalam Meningkatkan.” </w:t>
      </w:r>
      <w:r w:rsidRPr="004F00DE">
        <w:rPr>
          <w:i/>
          <w:iCs/>
          <w:noProof/>
        </w:rPr>
        <w:t>Skripsi</w:t>
      </w:r>
      <w:r w:rsidRPr="004F00DE">
        <w:rPr>
          <w:noProof/>
        </w:rPr>
        <w:t>, 1–50.</w:t>
      </w:r>
    </w:p>
    <w:p w14:paraId="5663790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Novita Desysetyowati, Dkk. 2016. “Implementation Of Literacy Programs And Reading Corners To Increase Students’ Interest In Reading At Sdn 2 Pamotan.” </w:t>
      </w:r>
      <w:r w:rsidRPr="004F00DE">
        <w:rPr>
          <w:i/>
          <w:iCs/>
          <w:noProof/>
        </w:rPr>
        <w:t>Internasional Jurnal Of Research And Community Empowerment</w:t>
      </w:r>
      <w:r w:rsidRPr="004F00DE">
        <w:rPr>
          <w:noProof/>
        </w:rPr>
        <w:t xml:space="preserve"> 01 (01): 1–23.</w:t>
      </w:r>
    </w:p>
    <w:p w14:paraId="4128251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lastRenderedPageBreak/>
        <w:t xml:space="preserve">Oktaviani, Rizka, And Evi Saraswati Liyah Agustinah. 2021. “Implementasi Program Literasi Melalui Pemberian Bingo Card Untuk Menumbuhkan Minat Baca Pada Siswa Kelas Iii Sdn Selorejo Ii.” </w:t>
      </w:r>
      <w:r w:rsidRPr="004F00DE">
        <w:rPr>
          <w:i/>
          <w:iCs/>
          <w:noProof/>
        </w:rPr>
        <w:t>Jurnal Pendidikan Dasar Nusantara</w:t>
      </w:r>
      <w:r w:rsidRPr="004F00DE">
        <w:rPr>
          <w:noProof/>
        </w:rPr>
        <w:t xml:space="preserve"> 7 (1): 63–81. Https://Doi.Org/10.29407/Jpdn.V7i1.15656.</w:t>
      </w:r>
    </w:p>
    <w:p w14:paraId="3C22D73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hann, Sophea, Sereyrath Em, And Sopheng Tep. 2023. “Cambodian Buddhist Monks’ Motivation In Learning English: Grade Level Analysis.” </w:t>
      </w:r>
      <w:r w:rsidRPr="004F00DE">
        <w:rPr>
          <w:i/>
          <w:iCs/>
          <w:noProof/>
        </w:rPr>
        <w:t>Professional Journal Of English Education</w:t>
      </w:r>
      <w:r w:rsidRPr="004F00DE">
        <w:rPr>
          <w:noProof/>
        </w:rPr>
        <w:t xml:space="preserve"> 6 (1): 164–75.</w:t>
      </w:r>
    </w:p>
    <w:p w14:paraId="1FA825B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srihamni, Mega, Zulela, And Edwita. 2022. “Optimalisasi Penerapan Kegiatan Literasi Dalam Meningkatkan Minat Baca Siswa Sekolah Dasar Mega.” </w:t>
      </w:r>
      <w:r w:rsidRPr="004F00DE">
        <w:rPr>
          <w:i/>
          <w:iCs/>
          <w:noProof/>
        </w:rPr>
        <w:t>Jurnal Cakrawala Pendas</w:t>
      </w:r>
      <w:r w:rsidRPr="004F00DE">
        <w:rPr>
          <w:noProof/>
        </w:rPr>
        <w:t xml:space="preserve"> 8 (1): 128–34.</w:t>
      </w:r>
    </w:p>
    <w:p w14:paraId="10BC90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tiwi, Krisna Kartika, Suhadjo Suhadjo, Bintoro Wibowo, And Mita Lutviatiani. 2022. “Implementation Of Multi-Literacy Education Based On Cultural Literacy With The Tandur Strategy In Community Learning Center (Clc).” </w:t>
      </w:r>
      <w:r w:rsidRPr="004F00DE">
        <w:rPr>
          <w:i/>
          <w:iCs/>
          <w:noProof/>
        </w:rPr>
        <w:t>Edukasi</w:t>
      </w:r>
      <w:r w:rsidRPr="004F00DE">
        <w:rPr>
          <w:noProof/>
        </w:rPr>
        <w:t xml:space="preserve"> 16 (2): 125–33. Https://Doi.Org/10.15294/Edukasi.V16i2.40949.</w:t>
      </w:r>
    </w:p>
    <w:p w14:paraId="2D077F4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awiyogi, Anggy Giri, Ayu Fitri, And Sani Suhardiman. 2020. “Use Of Big Book Media Towards Interest In Reading Elementary School Students.” </w:t>
      </w:r>
      <w:r w:rsidRPr="004F00DE">
        <w:rPr>
          <w:i/>
          <w:iCs/>
          <w:noProof/>
        </w:rPr>
        <w:t>International Journal Of Theory And Application In Elementary And Secondary School Education</w:t>
      </w:r>
      <w:r w:rsidRPr="004F00DE">
        <w:rPr>
          <w:noProof/>
        </w:rPr>
        <w:t xml:space="preserve"> 2 (1): 8–11. Https://Doi.Org/10.31098/Ijtaese.V2i1.164.</w:t>
      </w:r>
    </w:p>
    <w:p w14:paraId="13AAFB13"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riasti, Silvia Nur, And Suyatno Suyatno. 2021. “Penerapan Pendidikan Karakter Gemar Membaca Melalui Program Literasi Di Sekolah Dasar.” </w:t>
      </w:r>
      <w:r w:rsidRPr="004F00DE">
        <w:rPr>
          <w:i/>
          <w:iCs/>
          <w:noProof/>
        </w:rPr>
        <w:t>Jurnal Kependidikan: Jurnal Hasil Penelitian Dan Kajian Kepustakaan Di Bidang Pendidikan, Pengajaran Dan Pembelajaran</w:t>
      </w:r>
      <w:r w:rsidRPr="004F00DE">
        <w:rPr>
          <w:noProof/>
        </w:rPr>
        <w:t xml:space="preserve"> 7 (2): 395. Https://Doi.Org/10.33394/Jk.V7i2.3211.</w:t>
      </w:r>
    </w:p>
    <w:p w14:paraId="216EBC6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rnama, Ika, Lalu Hamdian Affandi, And Khairun Nisa. 2022. “Implementasi Gerakan Literasi Sekolah Dalam Membentuk Karakter Gemar Membaca Siswa Di Sdn 5 Masbagik Selatan.” </w:t>
      </w:r>
      <w:r w:rsidRPr="004F00DE">
        <w:rPr>
          <w:i/>
          <w:iCs/>
          <w:noProof/>
        </w:rPr>
        <w:t>Jurnal Ilmiah Profesi Pendidikan</w:t>
      </w:r>
      <w:r w:rsidRPr="004F00DE">
        <w:rPr>
          <w:noProof/>
        </w:rPr>
        <w:t xml:space="preserve"> 7 (3c): 1951–58. Https://Doi.Org/10.29303/Jipp.V7i3c.872.</w:t>
      </w:r>
    </w:p>
    <w:p w14:paraId="303F881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rnamasari, Ai, And Ekasatya Aldila Afriansyah. 2021. “Kemampuan Komunikasi Matematis Siswa Smp Pada Topik Penyajian Data Di Pondok Pesantren.” </w:t>
      </w:r>
      <w:r w:rsidRPr="004F00DE">
        <w:rPr>
          <w:i/>
          <w:iCs/>
          <w:noProof/>
        </w:rPr>
        <w:t xml:space="preserve">Plusminus: </w:t>
      </w:r>
      <w:r w:rsidRPr="004F00DE">
        <w:rPr>
          <w:i/>
          <w:iCs/>
          <w:noProof/>
        </w:rPr>
        <w:lastRenderedPageBreak/>
        <w:t>Jurnal Pendidikan Matematika</w:t>
      </w:r>
      <w:r w:rsidRPr="004F00DE">
        <w:rPr>
          <w:noProof/>
        </w:rPr>
        <w:t xml:space="preserve"> 1 (2): 207–22. Https://Doi.Org/10.31980/Plusminus.V1i2.1257.</w:t>
      </w:r>
    </w:p>
    <w:p w14:paraId="10551382"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tra, Febri Wandha. 2014. “Meningkatkan Motivasi Belajar Siswa Melalui Media Pembelajaran Audio Visual.” </w:t>
      </w:r>
      <w:r w:rsidRPr="004F00DE">
        <w:rPr>
          <w:i/>
          <w:iCs/>
          <w:noProof/>
        </w:rPr>
        <w:t>Jurnal Pendidikan</w:t>
      </w:r>
      <w:r w:rsidRPr="004F00DE">
        <w:rPr>
          <w:noProof/>
        </w:rPr>
        <w:t xml:space="preserve"> 7 (2): 1–5.</w:t>
      </w:r>
    </w:p>
    <w:p w14:paraId="2ADA0F5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tri, Diana, And Wahyu Romadhona. 2023. “Implementasi Dan Problematika Gerakan Literasi Di Sd Negeri 2 Palangka.” </w:t>
      </w:r>
      <w:r w:rsidRPr="004F00DE">
        <w:rPr>
          <w:i/>
          <w:iCs/>
          <w:noProof/>
        </w:rPr>
        <w:t>Journal Of Student Research (Jsr)</w:t>
      </w:r>
      <w:r w:rsidRPr="004F00DE">
        <w:rPr>
          <w:noProof/>
        </w:rPr>
        <w:t xml:space="preserve"> 1 (1).</w:t>
      </w:r>
    </w:p>
    <w:p w14:paraId="0A8B170F"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Putria, Hilna, Luthfi Hamdani Maula, And Din Azwar Uswatun. 2020. “Analisis Proses Pembelajaran Dalam Jaringan (Daring) Masa Pandemi Covid- 19 Pada Guru Sekolah Dasar.” </w:t>
      </w:r>
      <w:r w:rsidRPr="004F00DE">
        <w:rPr>
          <w:i/>
          <w:iCs/>
          <w:noProof/>
        </w:rPr>
        <w:t>Jurnal Basicedu</w:t>
      </w:r>
      <w:r w:rsidRPr="004F00DE">
        <w:rPr>
          <w:noProof/>
        </w:rPr>
        <w:t xml:space="preserve"> 4 (4): 861–70. Https://Doi.Org/10.31004/Basicedu.V4i4.460.</w:t>
      </w:r>
    </w:p>
    <w:p w14:paraId="15005280"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Rahmawati, Yeni, And Anggit Tiyas Fitra Romadani. 2023. “Analisis Kesalahan Pola Kalimat Pada Pembelajaran Daring Di Sd Muhammadiyah Suronatan Yogyakarta.” </w:t>
      </w:r>
      <w:r w:rsidRPr="004F00DE">
        <w:rPr>
          <w:i/>
          <w:iCs/>
          <w:noProof/>
        </w:rPr>
        <w:t>Elementary School: Jurnal Pendidikan Dan Pembelajaran Ke-Sd-An</w:t>
      </w:r>
      <w:r w:rsidRPr="004F00DE">
        <w:rPr>
          <w:noProof/>
        </w:rPr>
        <w:t xml:space="preserve"> 10 (1): 1–23. Https://Doi.Org/10.31316/Esjurnal.V10i1.4069.</w:t>
      </w:r>
    </w:p>
    <w:p w14:paraId="4869A6E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Robandi, Dedi, And Mudjiran Mudjiran. 2020. “Dampak Pembelajaran Dari Masa Pandemi Covid-19 Terhadap Motivasi Belajar Siswa Smp Di Kota Bukittinggi.” </w:t>
      </w:r>
      <w:r w:rsidRPr="004F00DE">
        <w:rPr>
          <w:i/>
          <w:iCs/>
          <w:noProof/>
        </w:rPr>
        <w:t>Jurnal Pendidikan Tambusai</w:t>
      </w:r>
      <w:r w:rsidRPr="004F00DE">
        <w:rPr>
          <w:noProof/>
        </w:rPr>
        <w:t xml:space="preserve"> 4 (3): 3498–3502. Https://Doi.Org/10.31004/Jptam.V4i3.878.</w:t>
      </w:r>
    </w:p>
    <w:p w14:paraId="1833F04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leh, M Sahib, And Sunandar Sakria Malinta. 2020. “Survei Minat Belajar Siswa Dalam Mengikuti Pembelajaran Pendidikan Jasmani Di Smpn 30 Makassar.” </w:t>
      </w:r>
      <w:r w:rsidRPr="004F00DE">
        <w:rPr>
          <w:i/>
          <w:iCs/>
          <w:noProof/>
        </w:rPr>
        <w:t>Kinestetik</w:t>
      </w:r>
      <w:r w:rsidRPr="004F00DE">
        <w:rPr>
          <w:noProof/>
        </w:rPr>
        <w:t xml:space="preserve"> 4 (1): 55–62. Https://Doi.Org/10.33369/Jk.V4i1.10347.</w:t>
      </w:r>
    </w:p>
    <w:p w14:paraId="1B96059A"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ndika, Tri Widya. 2021. “Pengaruh Pembelajaran Daring Dan Motivasi Belajar Terhadap Hasil Belajar Siswa Di Sekolah Dasar.” </w:t>
      </w:r>
      <w:r w:rsidRPr="004F00DE">
        <w:rPr>
          <w:i/>
          <w:iCs/>
          <w:noProof/>
        </w:rPr>
        <w:t>Invention: Journal Research And Education Studies</w:t>
      </w:r>
      <w:r w:rsidRPr="004F00DE">
        <w:rPr>
          <w:noProof/>
        </w:rPr>
        <w:t xml:space="preserve"> 5 (5): 1–13. Https://Doi.Org/10.51178/Invention.V2i2.474.</w:t>
      </w:r>
    </w:p>
    <w:p w14:paraId="656199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antosa, Eric, Piter Joko Nugroho, And Reddy Siram. 2019. “Implementasi Gerakan Literasi Sekolah.” </w:t>
      </w:r>
      <w:r w:rsidRPr="004F00DE">
        <w:rPr>
          <w:i/>
          <w:iCs/>
          <w:noProof/>
        </w:rPr>
        <w:t>Equity In Education Journal</w:t>
      </w:r>
      <w:r w:rsidRPr="004F00DE">
        <w:rPr>
          <w:noProof/>
        </w:rPr>
        <w:t xml:space="preserve"> 1 (1): 56–61. Https://Doi.Org/10.37304/Eej.V1i1.1553.</w:t>
      </w:r>
    </w:p>
    <w:p w14:paraId="6C5216B5"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etyawan, Sari Swatika Esti &amp; Pujiono. 2017. “Budaya Literasi Di Kalangan Mahasiswa Fbs </w:t>
      </w:r>
      <w:r w:rsidRPr="004F00DE">
        <w:rPr>
          <w:noProof/>
        </w:rPr>
        <w:lastRenderedPageBreak/>
        <w:t xml:space="preserve">Uny.” </w:t>
      </w:r>
      <w:r w:rsidRPr="004F00DE">
        <w:rPr>
          <w:i/>
          <w:iCs/>
          <w:noProof/>
        </w:rPr>
        <w:t>Jurnal Litera</w:t>
      </w:r>
      <w:r w:rsidRPr="004F00DE">
        <w:rPr>
          <w:noProof/>
        </w:rPr>
        <w:t xml:space="preserve"> 16 (1): 105–13.</w:t>
      </w:r>
    </w:p>
    <w:p w14:paraId="243DFDD0"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habrina, Livia Mutiara. 2022. “Kegiatan Kampus Mengajar Dalam Meningkatkan Keterampilan Literasi Dan Numerasi Siswa Sekolah Dasar.” </w:t>
      </w:r>
      <w:r w:rsidRPr="004F00DE">
        <w:rPr>
          <w:i/>
          <w:iCs/>
          <w:noProof/>
        </w:rPr>
        <w:t>Jurnal Basicedu</w:t>
      </w:r>
      <w:r w:rsidRPr="004F00DE">
        <w:rPr>
          <w:noProof/>
        </w:rPr>
        <w:t xml:space="preserve"> 6 (1): 916–24. Https://Doi.Org/10.31004/Basicedu.V6i1.2041.</w:t>
      </w:r>
    </w:p>
    <w:p w14:paraId="793EE927"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morangkir, A H A, K M D Pasaribu, And ... 2022. “Pelaksanaan Kegiatan Literasi Pendidikan Pancasila Dan Kewarganegaraan Di Sdn 173455 Sijamapolang Melalui Program Kampus Mengajar Angkatan 3.” </w:t>
      </w:r>
      <w:r w:rsidRPr="004F00DE">
        <w:rPr>
          <w:i/>
          <w:iCs/>
          <w:noProof/>
        </w:rPr>
        <w:t>Prima Abdika …</w:t>
      </w:r>
      <w:r w:rsidRPr="004F00DE">
        <w:rPr>
          <w:noProof/>
        </w:rPr>
        <w:t xml:space="preserve"> 5636 (3): 284–90. Http://E-Journal.Uniflor.Ac.Id/Index.Php/Abdika/Article/View/2074%0ahttp://E-Journal.Uniflor.Ac.Id/Index.Php/Abdika/Article/Download/2074/1442.</w:t>
      </w:r>
    </w:p>
    <w:p w14:paraId="7D83802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regar, Wahyuni, M. Joharis Lubis, And Darwin Darwin. 2022. “Kepemimpinan Kepala Sekolah Dalam Pelaksanaan Manajemen Sekolah.” </w:t>
      </w:r>
      <w:r w:rsidRPr="004F00DE">
        <w:rPr>
          <w:i/>
          <w:iCs/>
          <w:noProof/>
        </w:rPr>
        <w:t>Jurnal Basicedu</w:t>
      </w:r>
      <w:r w:rsidRPr="004F00DE">
        <w:rPr>
          <w:noProof/>
        </w:rPr>
        <w:t xml:space="preserve"> 6 (3): 3867–74. Https://Doi.Org/10.31004/Basicedu.V6i3.2766.</w:t>
      </w:r>
    </w:p>
    <w:p w14:paraId="38D7D266"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itti Nuralan, Muh. Khaerul Ummah Bk, And Haslinda. 2022. “Analisis Gaya Belajar Siswa Berprestasi Di Sd Negeri 5 Tolitoli.” </w:t>
      </w:r>
      <w:r w:rsidRPr="004F00DE">
        <w:rPr>
          <w:i/>
          <w:iCs/>
          <w:noProof/>
        </w:rPr>
        <w:t>Pendekar Jurnal: Pengembangan Pendidikan Danpembelajaran Sekolah Dasar</w:t>
      </w:r>
      <w:r w:rsidRPr="004F00DE">
        <w:rPr>
          <w:noProof/>
        </w:rPr>
        <w:t xml:space="preserve"> 1 (1): 13–24. Https://Ojs.Fkip.Umada.Ac.Id/Index.Php/Pendekar.</w:t>
      </w:r>
    </w:p>
    <w:p w14:paraId="4AAF6D7E"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obon, Kosmas, Jelvi M. Mangundap, And Stief Walewangko. 2020. “Pengaruh Penggunaan Smartphone Terhadap Motivasi Belajar Siswa Sekolah Dasar Di Kecamatan Mapanget Kota Manado.” </w:t>
      </w:r>
      <w:r w:rsidRPr="004F00DE">
        <w:rPr>
          <w:i/>
          <w:iCs/>
          <w:noProof/>
        </w:rPr>
        <w:t>Autentik : Jurnal Pengembangan Pendidikan Dasar</w:t>
      </w:r>
      <w:r w:rsidRPr="004F00DE">
        <w:rPr>
          <w:noProof/>
        </w:rPr>
        <w:t xml:space="preserve"> 3 (2): 97–106. Https://Doi.Org/10.36379/Autentik.V3i2.38.</w:t>
      </w:r>
    </w:p>
    <w:p w14:paraId="47085DD4"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ofiana, Nina, And Husni Mubarok. 2020. “The Impact Of Englishgame-Based Mobile Application On Students’ Reading Achievement And Learning Motivation.” </w:t>
      </w:r>
      <w:r w:rsidRPr="004F00DE">
        <w:rPr>
          <w:i/>
          <w:iCs/>
          <w:noProof/>
        </w:rPr>
        <w:t>International Journal Of Instruction</w:t>
      </w:r>
      <w:r w:rsidRPr="004F00DE">
        <w:rPr>
          <w:noProof/>
        </w:rPr>
        <w:t xml:space="preserve"> 13 (3): 247–58. Https://Doi.Org/10.29333/Iji.2020.13317a.</w:t>
      </w:r>
    </w:p>
    <w:p w14:paraId="27046CCD"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ri, Hunaina &amp; Mulyani Eni. 2021. “Pembiasaan Shalat Dhuha Untuk Meningkatkan Disiplin Belajar Siswa.” </w:t>
      </w:r>
      <w:r w:rsidRPr="004F00DE">
        <w:rPr>
          <w:i/>
          <w:iCs/>
          <w:noProof/>
        </w:rPr>
        <w:t>Jurnal Qathruna</w:t>
      </w:r>
      <w:r w:rsidRPr="004F00DE">
        <w:rPr>
          <w:noProof/>
        </w:rPr>
        <w:t xml:space="preserve"> 8 (1): 1–20.</w:t>
      </w:r>
    </w:p>
    <w:p w14:paraId="6FCEC5B1"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ubakti, Hani, Siska Oktaviani, And Khotim Anggraini. 2021. “Implementasi Pada Masa Pandemi Covid-19 Dalam Meningkatkan Minat Baca Siswa Sekolah Dasar.” </w:t>
      </w:r>
      <w:r w:rsidRPr="004F00DE">
        <w:rPr>
          <w:i/>
          <w:iCs/>
          <w:noProof/>
        </w:rPr>
        <w:t xml:space="preserve">Jurnal </w:t>
      </w:r>
      <w:r w:rsidRPr="004F00DE">
        <w:rPr>
          <w:i/>
          <w:iCs/>
          <w:noProof/>
        </w:rPr>
        <w:lastRenderedPageBreak/>
        <w:t>Basicedu</w:t>
      </w:r>
      <w:r w:rsidRPr="004F00DE">
        <w:rPr>
          <w:noProof/>
        </w:rPr>
        <w:t xml:space="preserve"> 5 (4): 2489–95. Https://Jbasic.Org/Index.Php/Basicedu/Article/View/1209.</w:t>
      </w:r>
    </w:p>
    <w:p w14:paraId="6A83139B" w14:textId="77777777" w:rsidR="00074C0A" w:rsidRPr="004F00DE" w:rsidRDefault="00074C0A" w:rsidP="00074C0A">
      <w:pPr>
        <w:widowControl w:val="0"/>
        <w:autoSpaceDE w:val="0"/>
        <w:autoSpaceDN w:val="0"/>
        <w:adjustRightInd w:val="0"/>
        <w:spacing w:before="240" w:line="360" w:lineRule="auto"/>
        <w:ind w:left="480" w:hanging="480"/>
        <w:jc w:val="both"/>
        <w:rPr>
          <w:noProof/>
        </w:rPr>
      </w:pPr>
      <w:r w:rsidRPr="004F00DE">
        <w:rPr>
          <w:noProof/>
        </w:rPr>
        <w:t xml:space="preserve">Sumalee, Ilham, And Moch Charis Hidayat. 2023. “Management Of Religious Activities In Improving Students ’ Akhlakul Karimah.” </w:t>
      </w:r>
      <w:r w:rsidRPr="004F00DE">
        <w:rPr>
          <w:i/>
          <w:iCs/>
          <w:noProof/>
        </w:rPr>
        <w:t>Internasional Journal Of Learning And Education</w:t>
      </w:r>
      <w:r w:rsidRPr="004F00DE">
        <w:rPr>
          <w:noProof/>
        </w:rPr>
        <w:t xml:space="preserve"> 1 (1): 26–34.</w:t>
      </w:r>
    </w:p>
    <w:p w14:paraId="358E31CC" w14:textId="41940856" w:rsidR="00074C0A" w:rsidRDefault="00074C0A" w:rsidP="00074C0A">
      <w:pPr>
        <w:tabs>
          <w:tab w:val="left" w:pos="340"/>
        </w:tabs>
        <w:spacing w:line="276" w:lineRule="auto"/>
        <w:rPr>
          <w:b/>
          <w:color w:val="000000"/>
          <w:lang w:val="fi-FI"/>
        </w:rPr>
      </w:pPr>
      <w:r w:rsidRPr="004F00DE">
        <w:fldChar w:fldCharType="end"/>
      </w:r>
    </w:p>
    <w:p w14:paraId="0DFE7D7E" w14:textId="6A32AFC6" w:rsidR="00500FCF" w:rsidRPr="00B148E8" w:rsidRDefault="00B148E8" w:rsidP="00B148E8">
      <w:pPr>
        <w:tabs>
          <w:tab w:val="left" w:pos="340"/>
        </w:tabs>
        <w:spacing w:line="360" w:lineRule="auto"/>
        <w:jc w:val="both"/>
        <w:rPr>
          <w:rFonts w:eastAsia="Calibri"/>
          <w:b/>
          <w:lang w:eastAsia="en-US"/>
        </w:rPr>
      </w:pPr>
      <w:r w:rsidRPr="00B148E8">
        <w:rPr>
          <w:rFonts w:eastAsia="Calibri"/>
          <w:b/>
          <w:lang w:eastAsia="en-US"/>
        </w:rPr>
        <w:t>Sumber Wawancara</w:t>
      </w:r>
    </w:p>
    <w:p w14:paraId="417F1CBD" w14:textId="7DAA2AC5" w:rsidR="00074C0A" w:rsidRPr="00F0780C" w:rsidRDefault="00074C0A" w:rsidP="00074C0A">
      <w:pPr>
        <w:widowControl w:val="0"/>
        <w:autoSpaceDE w:val="0"/>
        <w:autoSpaceDN w:val="0"/>
        <w:adjustRightInd w:val="0"/>
        <w:spacing w:line="480" w:lineRule="auto"/>
        <w:ind w:left="480" w:hanging="480"/>
        <w:jc w:val="both"/>
        <w:rPr>
          <w:noProof/>
        </w:rPr>
      </w:pPr>
      <w:r>
        <w:fldChar w:fldCharType="begin" w:fldLock="1"/>
      </w:r>
      <w:r>
        <w:instrText xml:space="preserve">ADDIN Mendeley Bibliography CSL_BIBLIOGRAPHY </w:instrText>
      </w:r>
      <w:r>
        <w:fldChar w:fldCharType="separate"/>
      </w:r>
      <w:r w:rsidRPr="00F0780C">
        <w:rPr>
          <w:noProof/>
        </w:rPr>
        <w:t xml:space="preserve">Aeni, A. N. (2022). No Title. </w:t>
      </w:r>
      <w:r w:rsidRPr="00F0780C">
        <w:rPr>
          <w:i/>
          <w:iCs/>
          <w:noProof/>
        </w:rPr>
        <w:t>Wawancara</w:t>
      </w:r>
      <w:r w:rsidRPr="00F0780C">
        <w:rPr>
          <w:noProof/>
        </w:rPr>
        <w:t>. Makassa</w:t>
      </w:r>
      <w:r>
        <w:rPr>
          <w:noProof/>
        </w:rPr>
        <w:t>r, 25 Maret 2023</w:t>
      </w:r>
    </w:p>
    <w:p w14:paraId="447E6430" w14:textId="2728C679"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lif, M. (2022). No Title. </w:t>
      </w:r>
      <w:r w:rsidRPr="00F0780C">
        <w:rPr>
          <w:i/>
          <w:iCs/>
          <w:noProof/>
        </w:rPr>
        <w:t>Wawancara</w:t>
      </w:r>
      <w:r>
        <w:rPr>
          <w:noProof/>
        </w:rPr>
        <w:t>. Makassar, 2 April 2023</w:t>
      </w:r>
    </w:p>
    <w:p w14:paraId="3FD663FF" w14:textId="6256A6EB"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qilah. (2022). (. </w:t>
      </w:r>
      <w:r w:rsidRPr="00F0780C">
        <w:rPr>
          <w:i/>
          <w:iCs/>
          <w:noProof/>
        </w:rPr>
        <w:t>Wawancara</w:t>
      </w:r>
      <w:r>
        <w:rPr>
          <w:noProof/>
        </w:rPr>
        <w:t>. Makassar, 4 April 2023</w:t>
      </w:r>
    </w:p>
    <w:p w14:paraId="1EC71052" w14:textId="504B30E1"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Asyifah. (2022). No Title. </w:t>
      </w:r>
      <w:r w:rsidRPr="00F0780C">
        <w:rPr>
          <w:i/>
          <w:iCs/>
          <w:noProof/>
        </w:rPr>
        <w:t>Wawancara</w:t>
      </w:r>
      <w:r>
        <w:rPr>
          <w:noProof/>
        </w:rPr>
        <w:t>. Makassar, 14 April 2023</w:t>
      </w:r>
    </w:p>
    <w:p w14:paraId="55C9D5BB" w14:textId="60683A1B"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Basri, M. (2022). No Title. </w:t>
      </w:r>
      <w:r w:rsidRPr="00F0780C">
        <w:rPr>
          <w:i/>
          <w:iCs/>
          <w:noProof/>
        </w:rPr>
        <w:t>Wawancara</w:t>
      </w:r>
      <w:r>
        <w:rPr>
          <w:noProof/>
        </w:rPr>
        <w:t>. Makassar, 17 April 2023</w:t>
      </w:r>
    </w:p>
    <w:p w14:paraId="3B194CC3" w14:textId="5491CD43"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agfirah. (2022). (. </w:t>
      </w:r>
      <w:r w:rsidRPr="00F0780C">
        <w:rPr>
          <w:i/>
          <w:iCs/>
          <w:noProof/>
        </w:rPr>
        <w:t>Wawancara</w:t>
      </w:r>
      <w:r>
        <w:rPr>
          <w:noProof/>
        </w:rPr>
        <w:t>. Makassar, 21 April 2023</w:t>
      </w:r>
    </w:p>
    <w:p w14:paraId="54A2A8E9" w14:textId="63BD7821"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uh Royyan. (2022). No Title. </w:t>
      </w:r>
      <w:r w:rsidRPr="00F0780C">
        <w:rPr>
          <w:i/>
          <w:iCs/>
          <w:noProof/>
        </w:rPr>
        <w:t>Wawancara</w:t>
      </w:r>
      <w:r>
        <w:rPr>
          <w:noProof/>
        </w:rPr>
        <w:t>. Makassar, 22 April 2023</w:t>
      </w:r>
    </w:p>
    <w:p w14:paraId="7F36C4D6" w14:textId="20BD13D0"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Muliana, I. (2022). No Title. </w:t>
      </w:r>
      <w:r w:rsidRPr="00F0780C">
        <w:rPr>
          <w:i/>
          <w:iCs/>
          <w:noProof/>
        </w:rPr>
        <w:t>Wawancara</w:t>
      </w:r>
      <w:r>
        <w:rPr>
          <w:noProof/>
        </w:rPr>
        <w:t>. Makassar, 23 April 2023</w:t>
      </w:r>
    </w:p>
    <w:p w14:paraId="732A4FE8" w14:textId="1A13C5E3"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Nasrullah. (2022). No Title. </w:t>
      </w:r>
      <w:r w:rsidRPr="00F0780C">
        <w:rPr>
          <w:i/>
          <w:iCs/>
          <w:noProof/>
        </w:rPr>
        <w:t>Wawancara</w:t>
      </w:r>
      <w:r>
        <w:rPr>
          <w:noProof/>
        </w:rPr>
        <w:t>. Makassar, 24 April</w:t>
      </w:r>
      <w:r w:rsidRPr="00F0780C">
        <w:rPr>
          <w:noProof/>
        </w:rPr>
        <w:t xml:space="preserve"> </w:t>
      </w:r>
      <w:r>
        <w:rPr>
          <w:noProof/>
        </w:rPr>
        <w:t>2023</w:t>
      </w:r>
    </w:p>
    <w:p w14:paraId="39487563" w14:textId="6838EF74"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Ramadani, A. (2022). No Title. </w:t>
      </w:r>
      <w:r w:rsidRPr="00F0780C">
        <w:rPr>
          <w:i/>
          <w:iCs/>
          <w:noProof/>
        </w:rPr>
        <w:t>Wawancara</w:t>
      </w:r>
      <w:r>
        <w:rPr>
          <w:noProof/>
        </w:rPr>
        <w:t>. Makassar 25 April 2023</w:t>
      </w:r>
    </w:p>
    <w:p w14:paraId="2BCC256B" w14:textId="2CDE295A" w:rsidR="00074C0A" w:rsidRPr="00F0780C" w:rsidRDefault="00074C0A" w:rsidP="00074C0A">
      <w:pPr>
        <w:widowControl w:val="0"/>
        <w:autoSpaceDE w:val="0"/>
        <w:autoSpaceDN w:val="0"/>
        <w:adjustRightInd w:val="0"/>
        <w:spacing w:line="480" w:lineRule="auto"/>
        <w:ind w:left="480" w:hanging="480"/>
        <w:jc w:val="both"/>
        <w:rPr>
          <w:noProof/>
        </w:rPr>
      </w:pPr>
      <w:r w:rsidRPr="00F0780C">
        <w:rPr>
          <w:noProof/>
        </w:rPr>
        <w:t xml:space="preserve">Saputra, M. F. (2022). No Title. </w:t>
      </w:r>
      <w:r w:rsidRPr="00F0780C">
        <w:rPr>
          <w:i/>
          <w:iCs/>
          <w:noProof/>
        </w:rPr>
        <w:t>Wawancara</w:t>
      </w:r>
      <w:r>
        <w:rPr>
          <w:noProof/>
        </w:rPr>
        <w:t>. Makassar, 28 April 2023</w:t>
      </w:r>
    </w:p>
    <w:p w14:paraId="28A4A350" w14:textId="51C4342A" w:rsidR="00B148E8" w:rsidRPr="005038F6" w:rsidRDefault="00074C0A" w:rsidP="00074C0A">
      <w:pPr>
        <w:tabs>
          <w:tab w:val="left" w:pos="340"/>
        </w:tabs>
        <w:spacing w:line="480" w:lineRule="auto"/>
        <w:jc w:val="both"/>
        <w:rPr>
          <w:b/>
          <w:color w:val="000000"/>
          <w:lang w:val="fi-FI"/>
        </w:rPr>
      </w:pPr>
      <w:r>
        <w:fldChar w:fldCharType="end"/>
      </w:r>
    </w:p>
    <w:sectPr w:rsidR="00B148E8" w:rsidRPr="005038F6" w:rsidSect="00451067">
      <w:headerReference w:type="even" r:id="rId10"/>
      <w:headerReference w:type="default" r:id="rId11"/>
      <w:footerReference w:type="even" r:id="rId12"/>
      <w:footerReference w:type="default" r:id="rId13"/>
      <w:headerReference w:type="first" r:id="rId14"/>
      <w:footerReference w:type="first" r:id="rId15"/>
      <w:footnotePr>
        <w:pos w:val="beneathText"/>
      </w:footnotePr>
      <w:type w:val="continuous"/>
      <w:pgSz w:w="11905" w:h="16837"/>
      <w:pgMar w:top="1701" w:right="1418" w:bottom="1701" w:left="1418" w:header="851" w:footer="851" w:gutter="0"/>
      <w:cols w:space="454"/>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9A299C" w15:done="0"/>
  <w15:commentEx w15:paraId="13ED2861" w15:done="0"/>
  <w15:commentEx w15:paraId="32E8574D" w15:done="0"/>
  <w15:commentEx w15:paraId="71229178" w15:done="0"/>
  <w15:commentEx w15:paraId="36E904BB" w15:done="0"/>
  <w15:commentEx w15:paraId="15BF8B56" w15:done="0"/>
  <w15:commentEx w15:paraId="43F16D5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17D266" w16cex:dateUtc="2023-05-23T16:01:00Z"/>
  <w16cex:commentExtensible w16cex:durableId="2823C299" w16cex:dateUtc="2023-06-01T17:21:00Z"/>
  <w16cex:commentExtensible w16cex:durableId="2823C300" w16cex:dateUtc="2023-06-01T17:23:00Z"/>
  <w16cex:commentExtensible w16cex:durableId="2823C3D8" w16cex:dateUtc="2023-06-01T17:26:00Z"/>
  <w16cex:commentExtensible w16cex:durableId="2823C3ED" w16cex:dateUtc="2023-06-01T17:27:00Z"/>
  <w16cex:commentExtensible w16cex:durableId="2823C870" w16cex:dateUtc="2023-06-01T17:46:00Z"/>
  <w16cex:commentExtensible w16cex:durableId="2823C225" w16cex:dateUtc="2023-06-01T17: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9A299C" w16cid:durableId="2817D266"/>
  <w16cid:commentId w16cid:paraId="13ED2861" w16cid:durableId="2823C299"/>
  <w16cid:commentId w16cid:paraId="32E8574D" w16cid:durableId="2823C300"/>
  <w16cid:commentId w16cid:paraId="71229178" w16cid:durableId="2823C3D8"/>
  <w16cid:commentId w16cid:paraId="36E904BB" w16cid:durableId="2823C3ED"/>
  <w16cid:commentId w16cid:paraId="15BF8B56" w16cid:durableId="2823C870"/>
  <w16cid:commentId w16cid:paraId="43F16D56" w16cid:durableId="2823C2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B42B65" w14:textId="77777777" w:rsidR="00736A9F" w:rsidRDefault="00736A9F" w:rsidP="004E422B">
      <w:r>
        <w:separator/>
      </w:r>
    </w:p>
  </w:endnote>
  <w:endnote w:type="continuationSeparator" w:id="0">
    <w:p w14:paraId="4E95A85C" w14:textId="77777777" w:rsidR="00736A9F" w:rsidRDefault="00736A9F"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EDE576" w14:textId="77777777" w:rsidR="00352CE0" w:rsidRDefault="00352CE0" w:rsidP="002E7FC5">
    <w:pPr>
      <w:pStyle w:val="Footer"/>
      <w:rPr>
        <w:rFonts w:ascii="Lucida Bright" w:hAnsi="Lucida Bright"/>
        <w:sz w:val="20"/>
        <w:szCs w:val="20"/>
      </w:rPr>
    </w:pPr>
    <w:r>
      <w:fldChar w:fldCharType="begin"/>
    </w:r>
    <w:r>
      <w:instrText xml:space="preserve"> PAGE   \* MERGEFORMAT </w:instrText>
    </w:r>
    <w:r>
      <w:fldChar w:fldCharType="separate"/>
    </w:r>
    <w:r w:rsidR="00E12242">
      <w:rPr>
        <w:noProof/>
      </w:rPr>
      <w:t>18</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3088A4A7" w14:textId="77777777" w:rsidR="00352CE0" w:rsidRPr="000C3BAA" w:rsidRDefault="00352CE0" w:rsidP="002E7FC5">
    <w:pPr>
      <w:pStyle w:val="Footer"/>
      <w:rPr>
        <w:rFonts w:ascii="Lucida Bright" w:hAnsi="Lucida Bright"/>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9C1B5" w14:textId="77777777" w:rsidR="00352CE0" w:rsidRDefault="00352CE0">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E12242">
      <w:rPr>
        <w:noProof/>
      </w:rPr>
      <w:t>17</w:t>
    </w:r>
    <w:r>
      <w:rPr>
        <w:noProof/>
      </w:rPr>
      <w:fldChar w:fldCharType="end"/>
    </w:r>
    <w:r>
      <w:t xml:space="preserve"> </w:t>
    </w:r>
  </w:p>
  <w:p w14:paraId="07593B29" w14:textId="77777777" w:rsidR="00352CE0" w:rsidRPr="002E7FC5" w:rsidRDefault="00352CE0" w:rsidP="002E7FC5">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313260" w14:textId="77777777" w:rsidR="00352CE0" w:rsidRPr="00D66181" w:rsidRDefault="00352CE0" w:rsidP="00F47BE9">
    <w:pPr>
      <w:spacing w:line="0" w:lineRule="atLeast"/>
      <w:ind w:left="20"/>
      <w:rPr>
        <w:rFonts w:cs="Arial"/>
        <w:sz w:val="20"/>
        <w:szCs w:val="20"/>
      </w:rPr>
    </w:pPr>
    <w:r>
      <w:rPr>
        <w:rFonts w:cs="Arial"/>
        <w:sz w:val="20"/>
        <w:szCs w:val="20"/>
      </w:rPr>
      <w:t>________________________________</w:t>
    </w:r>
  </w:p>
  <w:p w14:paraId="25665E2D" w14:textId="77777777" w:rsidR="00352CE0" w:rsidRPr="002306C6" w:rsidRDefault="00352CE0"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63379AE5" w14:textId="77777777" w:rsidR="00352CE0" w:rsidRPr="00C600DD" w:rsidRDefault="00352CE0" w:rsidP="00F47BE9">
    <w:pPr>
      <w:spacing w:line="13" w:lineRule="exact"/>
      <w:rPr>
        <w:rFonts w:cs="Arial"/>
        <w:szCs w:val="20"/>
      </w:rPr>
    </w:pPr>
  </w:p>
  <w:p w14:paraId="673E2605" w14:textId="77777777" w:rsidR="00352CE0" w:rsidRPr="002E7FC5" w:rsidRDefault="00352CE0"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56457E0F" w14:textId="77777777" w:rsidR="00352CE0" w:rsidRPr="004017BF" w:rsidRDefault="00352CE0" w:rsidP="00F47BE9">
    <w:pPr>
      <w:spacing w:line="0" w:lineRule="atLeast"/>
      <w:ind w:left="20"/>
      <w:rPr>
        <w:rFonts w:cs="Arial"/>
        <w:sz w:val="14"/>
        <w:szCs w:val="14"/>
      </w:rPr>
    </w:pPr>
  </w:p>
  <w:p w14:paraId="4301E309" w14:textId="77777777" w:rsidR="00352CE0" w:rsidRDefault="00352CE0"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sidR="00E12242">
      <w:rPr>
        <w:noProof/>
      </w:rPr>
      <w:t>1</w:t>
    </w:r>
    <w:r w:rsidRPr="00BE5C06">
      <w:rPr>
        <w:noProof/>
      </w:rPr>
      <w:fldChar w:fldCharType="end"/>
    </w:r>
  </w:p>
  <w:p w14:paraId="3A6FA517" w14:textId="77777777" w:rsidR="00352CE0" w:rsidRPr="000836AA" w:rsidRDefault="00352CE0" w:rsidP="000836AA">
    <w:pPr>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38B57F8" w14:textId="77777777" w:rsidR="00736A9F" w:rsidRDefault="00736A9F" w:rsidP="004E422B">
      <w:r>
        <w:separator/>
      </w:r>
    </w:p>
  </w:footnote>
  <w:footnote w:type="continuationSeparator" w:id="0">
    <w:p w14:paraId="07819EBE" w14:textId="77777777" w:rsidR="00736A9F" w:rsidRDefault="00736A9F" w:rsidP="004E422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1C3099" w14:textId="773961CB" w:rsidR="00E12242" w:rsidRPr="00D6482F" w:rsidRDefault="00352CE0" w:rsidP="00E12242">
    <w:pPr>
      <w:jc w:val="center"/>
      <w:rPr>
        <w:iCs/>
        <w:color w:val="000000"/>
        <w:sz w:val="22"/>
        <w:szCs w:val="22"/>
      </w:rPr>
    </w:pPr>
    <w:r>
      <w:rPr>
        <w:rFonts w:ascii="Lucida Bright" w:hAnsi="Lucida Bright"/>
        <w:sz w:val="20"/>
        <w:szCs w:val="20"/>
      </w:rPr>
      <w:t>Implementasi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proofErr w:type="gramStart"/>
    <w:r w:rsidRPr="00D6482F">
      <w:rPr>
        <w:iCs/>
        <w:color w:val="000000"/>
        <w:sz w:val="22"/>
        <w:szCs w:val="22"/>
      </w:rPr>
      <w:t>Raoda(</w:t>
    </w:r>
    <w:proofErr w:type="gramEnd"/>
    <w:r w:rsidRPr="00D6482F">
      <w:rPr>
        <w:iCs/>
        <w:color w:val="000000"/>
        <w:sz w:val="22"/>
        <w:szCs w:val="22"/>
      </w:rPr>
      <w:t>1),</w:t>
    </w:r>
    <w:r w:rsidR="00F51F74">
      <w:rPr>
        <w:iCs/>
        <w:color w:val="000000"/>
        <w:sz w:val="22"/>
        <w:szCs w:val="22"/>
      </w:rPr>
      <w:t xml:space="preserve"> Ince Prabu Setiawan(2)</w:t>
    </w:r>
    <w:r w:rsidR="00E12242">
      <w:rPr>
        <w:iCs/>
        <w:color w:val="000000"/>
        <w:sz w:val="22"/>
        <w:szCs w:val="22"/>
      </w:rPr>
      <w:t xml:space="preserve"> Abdul Wahid</w:t>
    </w:r>
    <w:r w:rsidR="00E12242">
      <w:rPr>
        <w:iCs/>
        <w:color w:val="000000"/>
        <w:sz w:val="22"/>
        <w:szCs w:val="22"/>
      </w:rPr>
      <w:t>(3)</w:t>
    </w:r>
  </w:p>
  <w:p w14:paraId="3432AD8D" w14:textId="1017EE43" w:rsidR="00352CE0" w:rsidRPr="00D6482F" w:rsidRDefault="00352CE0" w:rsidP="00D6482F">
    <w:pPr>
      <w:jc w:val="center"/>
      <w:rPr>
        <w:iCs/>
        <w:color w:val="000000"/>
        <w:sz w:val="22"/>
        <w:szCs w:val="22"/>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01D9D" w14:textId="4B589172" w:rsidR="00E12242" w:rsidRPr="00D6482F" w:rsidRDefault="00352CE0" w:rsidP="00E12242">
    <w:pPr>
      <w:jc w:val="center"/>
      <w:rPr>
        <w:iCs/>
        <w:color w:val="000000"/>
        <w:sz w:val="22"/>
        <w:szCs w:val="22"/>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proofErr w:type="gramStart"/>
    <w:r w:rsidRPr="00D6482F">
      <w:rPr>
        <w:iCs/>
        <w:color w:val="000000"/>
        <w:sz w:val="22"/>
        <w:szCs w:val="22"/>
      </w:rPr>
      <w:t>Raoda(</w:t>
    </w:r>
    <w:proofErr w:type="gramEnd"/>
    <w:r w:rsidRPr="00D6482F">
      <w:rPr>
        <w:iCs/>
        <w:color w:val="000000"/>
        <w:sz w:val="22"/>
        <w:szCs w:val="22"/>
      </w:rPr>
      <w:t>1),</w:t>
    </w:r>
    <w:r w:rsidR="00F51F74">
      <w:rPr>
        <w:iCs/>
        <w:color w:val="000000"/>
        <w:sz w:val="22"/>
        <w:szCs w:val="22"/>
      </w:rPr>
      <w:t xml:space="preserve"> Ince Prabu Setiawan(2)</w:t>
    </w:r>
    <w:r w:rsidR="00E12242">
      <w:rPr>
        <w:iCs/>
        <w:color w:val="000000"/>
        <w:sz w:val="22"/>
        <w:szCs w:val="22"/>
      </w:rPr>
      <w:t xml:space="preserve"> Abdul Wahid</w:t>
    </w:r>
    <w:r w:rsidR="00E12242">
      <w:rPr>
        <w:iCs/>
        <w:color w:val="000000"/>
        <w:sz w:val="22"/>
        <w:szCs w:val="22"/>
      </w:rPr>
      <w:t>(3)</w:t>
    </w:r>
  </w:p>
  <w:p w14:paraId="7601CB76" w14:textId="6F69AC9E" w:rsidR="00352CE0" w:rsidRPr="000C3BAA" w:rsidRDefault="00352CE0" w:rsidP="00073287">
    <w:pPr>
      <w:pStyle w:val="Header"/>
      <w:pBdr>
        <w:bottom w:val="single" w:sz="8" w:space="1" w:color="538135"/>
      </w:pBdr>
      <w:tabs>
        <w:tab w:val="clear" w:pos="4680"/>
        <w:tab w:val="clear" w:pos="9360"/>
      </w:tabs>
      <w:jc w:val="center"/>
      <w:rPr>
        <w:rFonts w:ascii="Lucida Bright" w:hAnsi="Lucida Bright"/>
        <w:color w:val="4472C4"/>
        <w:sz w:val="20"/>
        <w:szCs w:val="20"/>
      </w:rPr>
    </w:pPr>
  </w:p>
  <w:p w14:paraId="3DE76800" w14:textId="77777777" w:rsidR="00352CE0" w:rsidRDefault="00352CE0" w:rsidP="00E749D2">
    <w:pPr>
      <w:pStyle w:val="Header"/>
    </w:pPr>
  </w:p>
  <w:p w14:paraId="718DA4D5" w14:textId="77777777" w:rsidR="00352CE0" w:rsidRDefault="00352CE0" w:rsidP="00DD2A53">
    <w:pPr>
      <w:pStyle w:val="Header"/>
      <w:tabs>
        <w:tab w:val="clear" w:pos="4680"/>
        <w:tab w:val="clear" w:pos="9360"/>
        <w:tab w:val="left" w:pos="808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1A3CBB" w14:textId="77777777" w:rsidR="00352CE0" w:rsidRPr="001519D6" w:rsidRDefault="00352CE0"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0B98B96A" w14:textId="77777777" w:rsidR="00352CE0" w:rsidRPr="001519D6" w:rsidRDefault="00352CE0"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7D0DC510" w14:textId="77777777" w:rsidR="00352CE0" w:rsidRDefault="00352CE0" w:rsidP="000836AA">
    <w:pPr>
      <w:jc w:val="center"/>
      <w:rPr>
        <w:b/>
        <w:bCs/>
      </w:rPr>
    </w:pPr>
  </w:p>
  <w:p w14:paraId="144DE170" w14:textId="77777777" w:rsidR="00352CE0" w:rsidRPr="000836AA" w:rsidRDefault="00352CE0" w:rsidP="000836AA">
    <w:pPr>
      <w:jc w:val="center"/>
      <w:rPr>
        <w:b/>
        <w:b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nsid w:val="0DAC2529"/>
    <w:multiLevelType w:val="hybridMultilevel"/>
    <w:tmpl w:val="EBBAD3F4"/>
    <w:lvl w:ilvl="0" w:tplc="C0ECA016">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1DF568E"/>
    <w:multiLevelType w:val="hybridMultilevel"/>
    <w:tmpl w:val="FE1636D6"/>
    <w:lvl w:ilvl="0" w:tplc="77F0CFD6">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3">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13229A"/>
    <w:multiLevelType w:val="hybridMultilevel"/>
    <w:tmpl w:val="4EE4FE00"/>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5">
    <w:nsid w:val="216273A3"/>
    <w:multiLevelType w:val="hybridMultilevel"/>
    <w:tmpl w:val="A28A2E62"/>
    <w:lvl w:ilvl="0" w:tplc="04090019">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E5A6889"/>
    <w:multiLevelType w:val="hybridMultilevel"/>
    <w:tmpl w:val="90F0F3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187492"/>
    <w:multiLevelType w:val="hybridMultilevel"/>
    <w:tmpl w:val="95BA9644"/>
    <w:lvl w:ilvl="0" w:tplc="FA7C0210">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9">
    <w:nsid w:val="32983426"/>
    <w:multiLevelType w:val="hybridMultilevel"/>
    <w:tmpl w:val="4CBAE84C"/>
    <w:lvl w:ilvl="0" w:tplc="3FD2A8D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35C0532B"/>
    <w:multiLevelType w:val="hybridMultilevel"/>
    <w:tmpl w:val="B7B0755A"/>
    <w:lvl w:ilvl="0" w:tplc="188E667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2">
    <w:nsid w:val="36E22A6C"/>
    <w:multiLevelType w:val="hybridMultilevel"/>
    <w:tmpl w:val="F0F48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50382D"/>
    <w:multiLevelType w:val="hybridMultilevel"/>
    <w:tmpl w:val="7936978C"/>
    <w:lvl w:ilvl="0" w:tplc="777066E4">
      <w:start w:val="1"/>
      <w:numFmt w:val="decimal"/>
      <w:lvlText w:val="%1."/>
      <w:lvlJc w:val="left"/>
      <w:pPr>
        <w:ind w:left="540" w:hanging="360"/>
      </w:pPr>
      <w:rPr>
        <w:rFonts w:ascii="Times New Roman" w:hAnsi="Times New Roman" w:cs="Times New Roman" w:hint="default"/>
        <w:sz w:val="24"/>
        <w:szCs w:val="24"/>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14">
    <w:nsid w:val="3FF606A0"/>
    <w:multiLevelType w:val="hybridMultilevel"/>
    <w:tmpl w:val="AB6614B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41E94D3A"/>
    <w:multiLevelType w:val="hybridMultilevel"/>
    <w:tmpl w:val="AF4A3528"/>
    <w:lvl w:ilvl="0" w:tplc="DCF2E11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nsid w:val="5451609A"/>
    <w:multiLevelType w:val="hybridMultilevel"/>
    <w:tmpl w:val="224E6C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48666B6"/>
    <w:multiLevelType w:val="hybridMultilevel"/>
    <w:tmpl w:val="1856E4BC"/>
    <w:lvl w:ilvl="0" w:tplc="0409000F">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8">
    <w:nsid w:val="589C1CAD"/>
    <w:multiLevelType w:val="hybridMultilevel"/>
    <w:tmpl w:val="992469A8"/>
    <w:lvl w:ilvl="0" w:tplc="E3E6AF0A">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67AF0387"/>
    <w:multiLevelType w:val="hybridMultilevel"/>
    <w:tmpl w:val="A1C0D7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3"/>
  </w:num>
  <w:num w:numId="3">
    <w:abstractNumId w:val="6"/>
  </w:num>
  <w:num w:numId="4">
    <w:abstractNumId w:val="10"/>
  </w:num>
  <w:num w:numId="5">
    <w:abstractNumId w:val="20"/>
  </w:num>
  <w:num w:numId="6">
    <w:abstractNumId w:val="16"/>
  </w:num>
  <w:num w:numId="7">
    <w:abstractNumId w:val="7"/>
  </w:num>
  <w:num w:numId="8">
    <w:abstractNumId w:val="12"/>
  </w:num>
  <w:num w:numId="9">
    <w:abstractNumId w:val="14"/>
  </w:num>
  <w:num w:numId="10">
    <w:abstractNumId w:val="19"/>
  </w:num>
  <w:num w:numId="11">
    <w:abstractNumId w:val="18"/>
  </w:num>
  <w:num w:numId="12">
    <w:abstractNumId w:val="13"/>
  </w:num>
  <w:num w:numId="13">
    <w:abstractNumId w:val="15"/>
  </w:num>
  <w:num w:numId="14">
    <w:abstractNumId w:val="2"/>
  </w:num>
  <w:num w:numId="15">
    <w:abstractNumId w:val="17"/>
  </w:num>
  <w:num w:numId="16">
    <w:abstractNumId w:val="5"/>
  </w:num>
  <w:num w:numId="17">
    <w:abstractNumId w:val="1"/>
  </w:num>
  <w:num w:numId="18">
    <w:abstractNumId w:val="9"/>
  </w:num>
  <w:num w:numId="19">
    <w:abstractNumId w:val="8"/>
  </w:num>
  <w:num w:numId="20">
    <w:abstractNumId w:val="11"/>
  </w:num>
  <w:num w:numId="21">
    <w:abstractNumId w:val="4"/>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proofState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49"/>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0607"/>
    <w:rsid w:val="00010F63"/>
    <w:rsid w:val="000130ED"/>
    <w:rsid w:val="000131F4"/>
    <w:rsid w:val="00016CA0"/>
    <w:rsid w:val="000200B8"/>
    <w:rsid w:val="00020914"/>
    <w:rsid w:val="00021E58"/>
    <w:rsid w:val="00023004"/>
    <w:rsid w:val="0002378E"/>
    <w:rsid w:val="00025711"/>
    <w:rsid w:val="00027427"/>
    <w:rsid w:val="000316BC"/>
    <w:rsid w:val="00034757"/>
    <w:rsid w:val="00034771"/>
    <w:rsid w:val="00034AAB"/>
    <w:rsid w:val="00036F30"/>
    <w:rsid w:val="00037CA0"/>
    <w:rsid w:val="00040C06"/>
    <w:rsid w:val="000418A9"/>
    <w:rsid w:val="0005136F"/>
    <w:rsid w:val="00051FB4"/>
    <w:rsid w:val="00053D43"/>
    <w:rsid w:val="000571F7"/>
    <w:rsid w:val="00061C51"/>
    <w:rsid w:val="0006393A"/>
    <w:rsid w:val="00063DDE"/>
    <w:rsid w:val="000709E5"/>
    <w:rsid w:val="00071BEA"/>
    <w:rsid w:val="000725B9"/>
    <w:rsid w:val="00073287"/>
    <w:rsid w:val="000743C9"/>
    <w:rsid w:val="00074C0A"/>
    <w:rsid w:val="00075DC8"/>
    <w:rsid w:val="00081ED4"/>
    <w:rsid w:val="000824BC"/>
    <w:rsid w:val="000836AA"/>
    <w:rsid w:val="00084942"/>
    <w:rsid w:val="00086DF0"/>
    <w:rsid w:val="00086EC5"/>
    <w:rsid w:val="00087A92"/>
    <w:rsid w:val="00090D77"/>
    <w:rsid w:val="00096B82"/>
    <w:rsid w:val="000A1565"/>
    <w:rsid w:val="000A19DA"/>
    <w:rsid w:val="000A40AC"/>
    <w:rsid w:val="000A5300"/>
    <w:rsid w:val="000A7A98"/>
    <w:rsid w:val="000B0A0F"/>
    <w:rsid w:val="000B6642"/>
    <w:rsid w:val="000B6B8C"/>
    <w:rsid w:val="000C2242"/>
    <w:rsid w:val="000C3088"/>
    <w:rsid w:val="000C317E"/>
    <w:rsid w:val="000C366C"/>
    <w:rsid w:val="000C3BAA"/>
    <w:rsid w:val="000D1972"/>
    <w:rsid w:val="000E0895"/>
    <w:rsid w:val="000E22C3"/>
    <w:rsid w:val="000E3499"/>
    <w:rsid w:val="000E383E"/>
    <w:rsid w:val="000E61FE"/>
    <w:rsid w:val="000E7DF4"/>
    <w:rsid w:val="000F2A64"/>
    <w:rsid w:val="000F65B5"/>
    <w:rsid w:val="000F7832"/>
    <w:rsid w:val="00100DA3"/>
    <w:rsid w:val="00103C60"/>
    <w:rsid w:val="00104333"/>
    <w:rsid w:val="00106018"/>
    <w:rsid w:val="001068CA"/>
    <w:rsid w:val="00107DAF"/>
    <w:rsid w:val="00110153"/>
    <w:rsid w:val="00110AC4"/>
    <w:rsid w:val="0011151D"/>
    <w:rsid w:val="001121CE"/>
    <w:rsid w:val="00113A31"/>
    <w:rsid w:val="001169F7"/>
    <w:rsid w:val="00116EF9"/>
    <w:rsid w:val="0012141A"/>
    <w:rsid w:val="00121AF0"/>
    <w:rsid w:val="0012459D"/>
    <w:rsid w:val="001255B4"/>
    <w:rsid w:val="0013011C"/>
    <w:rsid w:val="00130EE1"/>
    <w:rsid w:val="001313AB"/>
    <w:rsid w:val="001324A4"/>
    <w:rsid w:val="001349B3"/>
    <w:rsid w:val="0013684E"/>
    <w:rsid w:val="00136B4C"/>
    <w:rsid w:val="00136D7A"/>
    <w:rsid w:val="00136E13"/>
    <w:rsid w:val="00141CB1"/>
    <w:rsid w:val="00141ED5"/>
    <w:rsid w:val="001435F8"/>
    <w:rsid w:val="00143F40"/>
    <w:rsid w:val="00145F7B"/>
    <w:rsid w:val="0014646D"/>
    <w:rsid w:val="00146CC6"/>
    <w:rsid w:val="001519D6"/>
    <w:rsid w:val="0015585A"/>
    <w:rsid w:val="00157131"/>
    <w:rsid w:val="0016009B"/>
    <w:rsid w:val="00160D61"/>
    <w:rsid w:val="00166D4B"/>
    <w:rsid w:val="00167D3D"/>
    <w:rsid w:val="00175D35"/>
    <w:rsid w:val="00180AB7"/>
    <w:rsid w:val="001833B3"/>
    <w:rsid w:val="00185E27"/>
    <w:rsid w:val="001862C2"/>
    <w:rsid w:val="001872D6"/>
    <w:rsid w:val="0019099B"/>
    <w:rsid w:val="00190F67"/>
    <w:rsid w:val="001927C6"/>
    <w:rsid w:val="00193926"/>
    <w:rsid w:val="00194E0B"/>
    <w:rsid w:val="00195E4B"/>
    <w:rsid w:val="001960BD"/>
    <w:rsid w:val="001A0B9C"/>
    <w:rsid w:val="001A11B4"/>
    <w:rsid w:val="001A4225"/>
    <w:rsid w:val="001A6425"/>
    <w:rsid w:val="001B4B8F"/>
    <w:rsid w:val="001B660B"/>
    <w:rsid w:val="001B70F0"/>
    <w:rsid w:val="001C20A1"/>
    <w:rsid w:val="001C2D68"/>
    <w:rsid w:val="001C4685"/>
    <w:rsid w:val="001C475A"/>
    <w:rsid w:val="001C5195"/>
    <w:rsid w:val="001D02C5"/>
    <w:rsid w:val="001D0C20"/>
    <w:rsid w:val="001D2D47"/>
    <w:rsid w:val="001E6C9B"/>
    <w:rsid w:val="001E703A"/>
    <w:rsid w:val="001F32C2"/>
    <w:rsid w:val="001F5BEE"/>
    <w:rsid w:val="00201142"/>
    <w:rsid w:val="0020218D"/>
    <w:rsid w:val="0020233A"/>
    <w:rsid w:val="0020345A"/>
    <w:rsid w:val="00206A94"/>
    <w:rsid w:val="00207802"/>
    <w:rsid w:val="00211105"/>
    <w:rsid w:val="00213700"/>
    <w:rsid w:val="00213C55"/>
    <w:rsid w:val="00220C89"/>
    <w:rsid w:val="002218B0"/>
    <w:rsid w:val="00225F8E"/>
    <w:rsid w:val="00226208"/>
    <w:rsid w:val="0022695F"/>
    <w:rsid w:val="0022699D"/>
    <w:rsid w:val="00227B75"/>
    <w:rsid w:val="00233DF0"/>
    <w:rsid w:val="00236E8E"/>
    <w:rsid w:val="00236EFC"/>
    <w:rsid w:val="00244697"/>
    <w:rsid w:val="00244C45"/>
    <w:rsid w:val="00255F44"/>
    <w:rsid w:val="00260929"/>
    <w:rsid w:val="00260F80"/>
    <w:rsid w:val="00261E3A"/>
    <w:rsid w:val="0026258F"/>
    <w:rsid w:val="00262A28"/>
    <w:rsid w:val="00264061"/>
    <w:rsid w:val="00265C9F"/>
    <w:rsid w:val="00281135"/>
    <w:rsid w:val="00283366"/>
    <w:rsid w:val="00284D5E"/>
    <w:rsid w:val="00285D9B"/>
    <w:rsid w:val="0028768E"/>
    <w:rsid w:val="00294860"/>
    <w:rsid w:val="00296DE1"/>
    <w:rsid w:val="00296DF9"/>
    <w:rsid w:val="002A0285"/>
    <w:rsid w:val="002A09B4"/>
    <w:rsid w:val="002A17EA"/>
    <w:rsid w:val="002A2715"/>
    <w:rsid w:val="002B63DE"/>
    <w:rsid w:val="002B7D93"/>
    <w:rsid w:val="002C20B4"/>
    <w:rsid w:val="002C53E1"/>
    <w:rsid w:val="002D0AA1"/>
    <w:rsid w:val="002D0BDF"/>
    <w:rsid w:val="002D21F6"/>
    <w:rsid w:val="002D69ED"/>
    <w:rsid w:val="002D7057"/>
    <w:rsid w:val="002D767A"/>
    <w:rsid w:val="002E4D0C"/>
    <w:rsid w:val="002E7A6A"/>
    <w:rsid w:val="002E7FC5"/>
    <w:rsid w:val="002F25F8"/>
    <w:rsid w:val="002F2E49"/>
    <w:rsid w:val="002F3377"/>
    <w:rsid w:val="00302FCE"/>
    <w:rsid w:val="003070D5"/>
    <w:rsid w:val="003079C2"/>
    <w:rsid w:val="003153DA"/>
    <w:rsid w:val="0031564E"/>
    <w:rsid w:val="00316C02"/>
    <w:rsid w:val="003171D8"/>
    <w:rsid w:val="00317E6A"/>
    <w:rsid w:val="003205B8"/>
    <w:rsid w:val="003211B0"/>
    <w:rsid w:val="0032216A"/>
    <w:rsid w:val="00326D80"/>
    <w:rsid w:val="00333DBB"/>
    <w:rsid w:val="00340F10"/>
    <w:rsid w:val="003434EC"/>
    <w:rsid w:val="00345149"/>
    <w:rsid w:val="00346913"/>
    <w:rsid w:val="0035285C"/>
    <w:rsid w:val="00352CE0"/>
    <w:rsid w:val="00354199"/>
    <w:rsid w:val="003563D3"/>
    <w:rsid w:val="003601BC"/>
    <w:rsid w:val="00360A73"/>
    <w:rsid w:val="0036197B"/>
    <w:rsid w:val="0036432D"/>
    <w:rsid w:val="0036498F"/>
    <w:rsid w:val="00366B4E"/>
    <w:rsid w:val="0037139A"/>
    <w:rsid w:val="003715C8"/>
    <w:rsid w:val="00372CF1"/>
    <w:rsid w:val="00374001"/>
    <w:rsid w:val="00375A5C"/>
    <w:rsid w:val="00375B24"/>
    <w:rsid w:val="00375F2D"/>
    <w:rsid w:val="003814F8"/>
    <w:rsid w:val="00381BBA"/>
    <w:rsid w:val="00382871"/>
    <w:rsid w:val="003830CE"/>
    <w:rsid w:val="00383510"/>
    <w:rsid w:val="00383657"/>
    <w:rsid w:val="0038582C"/>
    <w:rsid w:val="00386AD3"/>
    <w:rsid w:val="00390046"/>
    <w:rsid w:val="003975C3"/>
    <w:rsid w:val="0039792D"/>
    <w:rsid w:val="003A1F4E"/>
    <w:rsid w:val="003A5F96"/>
    <w:rsid w:val="003A6349"/>
    <w:rsid w:val="003B0A14"/>
    <w:rsid w:val="003C0D71"/>
    <w:rsid w:val="003C1AD4"/>
    <w:rsid w:val="003C3745"/>
    <w:rsid w:val="003C3F9E"/>
    <w:rsid w:val="003C607C"/>
    <w:rsid w:val="003C6D62"/>
    <w:rsid w:val="003D22B3"/>
    <w:rsid w:val="003D3B33"/>
    <w:rsid w:val="003D440D"/>
    <w:rsid w:val="003E055E"/>
    <w:rsid w:val="003E07CC"/>
    <w:rsid w:val="003E19A3"/>
    <w:rsid w:val="003E288D"/>
    <w:rsid w:val="003E34FE"/>
    <w:rsid w:val="003E56F1"/>
    <w:rsid w:val="003E5A0B"/>
    <w:rsid w:val="003F0AB8"/>
    <w:rsid w:val="003F1242"/>
    <w:rsid w:val="003F2089"/>
    <w:rsid w:val="003F3046"/>
    <w:rsid w:val="003F354D"/>
    <w:rsid w:val="00401479"/>
    <w:rsid w:val="004017BF"/>
    <w:rsid w:val="0040426B"/>
    <w:rsid w:val="00407F1C"/>
    <w:rsid w:val="00416492"/>
    <w:rsid w:val="00417494"/>
    <w:rsid w:val="00421CC2"/>
    <w:rsid w:val="00426CA0"/>
    <w:rsid w:val="00431004"/>
    <w:rsid w:val="0043434F"/>
    <w:rsid w:val="00440FD7"/>
    <w:rsid w:val="00441905"/>
    <w:rsid w:val="00442B93"/>
    <w:rsid w:val="004463C9"/>
    <w:rsid w:val="00451067"/>
    <w:rsid w:val="00454A38"/>
    <w:rsid w:val="00467C43"/>
    <w:rsid w:val="00470DB7"/>
    <w:rsid w:val="00471AB6"/>
    <w:rsid w:val="00472017"/>
    <w:rsid w:val="00474B4C"/>
    <w:rsid w:val="004750D2"/>
    <w:rsid w:val="00482D3F"/>
    <w:rsid w:val="00490A7C"/>
    <w:rsid w:val="00495DB5"/>
    <w:rsid w:val="004A00A9"/>
    <w:rsid w:val="004A2330"/>
    <w:rsid w:val="004A30F2"/>
    <w:rsid w:val="004A7F92"/>
    <w:rsid w:val="004B2FEF"/>
    <w:rsid w:val="004B6CC8"/>
    <w:rsid w:val="004C1E0B"/>
    <w:rsid w:val="004C38D5"/>
    <w:rsid w:val="004C3B64"/>
    <w:rsid w:val="004C49E6"/>
    <w:rsid w:val="004C74A4"/>
    <w:rsid w:val="004D02D4"/>
    <w:rsid w:val="004D192A"/>
    <w:rsid w:val="004D46ED"/>
    <w:rsid w:val="004D4B7D"/>
    <w:rsid w:val="004E1242"/>
    <w:rsid w:val="004E422B"/>
    <w:rsid w:val="004E73CF"/>
    <w:rsid w:val="004F2D7A"/>
    <w:rsid w:val="00500FCF"/>
    <w:rsid w:val="0050176B"/>
    <w:rsid w:val="00501D20"/>
    <w:rsid w:val="005036A1"/>
    <w:rsid w:val="005038F6"/>
    <w:rsid w:val="00504656"/>
    <w:rsid w:val="005074BE"/>
    <w:rsid w:val="005148EE"/>
    <w:rsid w:val="0051703E"/>
    <w:rsid w:val="00520B42"/>
    <w:rsid w:val="005226AF"/>
    <w:rsid w:val="00522B1A"/>
    <w:rsid w:val="005269F3"/>
    <w:rsid w:val="00527A4C"/>
    <w:rsid w:val="00527BDB"/>
    <w:rsid w:val="005315B7"/>
    <w:rsid w:val="00531B11"/>
    <w:rsid w:val="005374DA"/>
    <w:rsid w:val="00546670"/>
    <w:rsid w:val="00557100"/>
    <w:rsid w:val="00557885"/>
    <w:rsid w:val="00557D60"/>
    <w:rsid w:val="00560AD8"/>
    <w:rsid w:val="00564225"/>
    <w:rsid w:val="005665C4"/>
    <w:rsid w:val="00566640"/>
    <w:rsid w:val="00572AD1"/>
    <w:rsid w:val="0057517B"/>
    <w:rsid w:val="00577092"/>
    <w:rsid w:val="005774F2"/>
    <w:rsid w:val="005835B4"/>
    <w:rsid w:val="00590BB9"/>
    <w:rsid w:val="00590BD2"/>
    <w:rsid w:val="00590EE8"/>
    <w:rsid w:val="00594E1C"/>
    <w:rsid w:val="00595DB7"/>
    <w:rsid w:val="005A526D"/>
    <w:rsid w:val="005A5A7A"/>
    <w:rsid w:val="005A6033"/>
    <w:rsid w:val="005A6D9A"/>
    <w:rsid w:val="005B20A0"/>
    <w:rsid w:val="005B4083"/>
    <w:rsid w:val="005C2EA8"/>
    <w:rsid w:val="005D375E"/>
    <w:rsid w:val="005D5120"/>
    <w:rsid w:val="005E0DDC"/>
    <w:rsid w:val="005E154F"/>
    <w:rsid w:val="005E3E59"/>
    <w:rsid w:val="005E6311"/>
    <w:rsid w:val="005E6D62"/>
    <w:rsid w:val="005E7762"/>
    <w:rsid w:val="005F0419"/>
    <w:rsid w:val="005F29E2"/>
    <w:rsid w:val="005F31C5"/>
    <w:rsid w:val="005F7BDB"/>
    <w:rsid w:val="00601579"/>
    <w:rsid w:val="00601B13"/>
    <w:rsid w:val="00606639"/>
    <w:rsid w:val="00606876"/>
    <w:rsid w:val="00615E0F"/>
    <w:rsid w:val="00616EE6"/>
    <w:rsid w:val="0061725A"/>
    <w:rsid w:val="00621AB0"/>
    <w:rsid w:val="0062324F"/>
    <w:rsid w:val="00632E27"/>
    <w:rsid w:val="00633376"/>
    <w:rsid w:val="0063391A"/>
    <w:rsid w:val="00640D30"/>
    <w:rsid w:val="00641146"/>
    <w:rsid w:val="00641FFD"/>
    <w:rsid w:val="006467D1"/>
    <w:rsid w:val="00656C6D"/>
    <w:rsid w:val="00662DC4"/>
    <w:rsid w:val="00671052"/>
    <w:rsid w:val="00671BA0"/>
    <w:rsid w:val="0067208C"/>
    <w:rsid w:val="0067509D"/>
    <w:rsid w:val="006768E0"/>
    <w:rsid w:val="00677F3F"/>
    <w:rsid w:val="0068079A"/>
    <w:rsid w:val="00680A58"/>
    <w:rsid w:val="0068192C"/>
    <w:rsid w:val="0068430C"/>
    <w:rsid w:val="006850FB"/>
    <w:rsid w:val="00686A31"/>
    <w:rsid w:val="006906FF"/>
    <w:rsid w:val="006A1503"/>
    <w:rsid w:val="006A2AE1"/>
    <w:rsid w:val="006A4B48"/>
    <w:rsid w:val="006A6D81"/>
    <w:rsid w:val="006B098A"/>
    <w:rsid w:val="006B1E3D"/>
    <w:rsid w:val="006B225B"/>
    <w:rsid w:val="006B450A"/>
    <w:rsid w:val="006C22D8"/>
    <w:rsid w:val="006C2781"/>
    <w:rsid w:val="006C36C8"/>
    <w:rsid w:val="006E0382"/>
    <w:rsid w:val="006E0F45"/>
    <w:rsid w:val="006E2531"/>
    <w:rsid w:val="006E2D57"/>
    <w:rsid w:val="006E2FAF"/>
    <w:rsid w:val="006E61FA"/>
    <w:rsid w:val="006E7915"/>
    <w:rsid w:val="006F234B"/>
    <w:rsid w:val="006F2997"/>
    <w:rsid w:val="0070077A"/>
    <w:rsid w:val="00700F35"/>
    <w:rsid w:val="00703C5A"/>
    <w:rsid w:val="00705A86"/>
    <w:rsid w:val="00712CF9"/>
    <w:rsid w:val="00712EB2"/>
    <w:rsid w:val="00721E0C"/>
    <w:rsid w:val="007223D1"/>
    <w:rsid w:val="00723147"/>
    <w:rsid w:val="00726010"/>
    <w:rsid w:val="00726539"/>
    <w:rsid w:val="0073211C"/>
    <w:rsid w:val="00734CCA"/>
    <w:rsid w:val="00736728"/>
    <w:rsid w:val="00736A9F"/>
    <w:rsid w:val="00742C80"/>
    <w:rsid w:val="00743080"/>
    <w:rsid w:val="0074601A"/>
    <w:rsid w:val="007473C7"/>
    <w:rsid w:val="0075056B"/>
    <w:rsid w:val="007565F1"/>
    <w:rsid w:val="00756D95"/>
    <w:rsid w:val="00760E53"/>
    <w:rsid w:val="007618DB"/>
    <w:rsid w:val="00762761"/>
    <w:rsid w:val="007643AE"/>
    <w:rsid w:val="007661B6"/>
    <w:rsid w:val="007713B1"/>
    <w:rsid w:val="00773448"/>
    <w:rsid w:val="00775DCD"/>
    <w:rsid w:val="00781488"/>
    <w:rsid w:val="00781799"/>
    <w:rsid w:val="0078203C"/>
    <w:rsid w:val="00785262"/>
    <w:rsid w:val="00785D24"/>
    <w:rsid w:val="00786382"/>
    <w:rsid w:val="0079026A"/>
    <w:rsid w:val="007917D4"/>
    <w:rsid w:val="00791E95"/>
    <w:rsid w:val="007945A5"/>
    <w:rsid w:val="00794DE9"/>
    <w:rsid w:val="007A30CB"/>
    <w:rsid w:val="007A5078"/>
    <w:rsid w:val="007B0028"/>
    <w:rsid w:val="007B1EED"/>
    <w:rsid w:val="007B71D8"/>
    <w:rsid w:val="007C078B"/>
    <w:rsid w:val="007C0CC4"/>
    <w:rsid w:val="007C0EF4"/>
    <w:rsid w:val="007C1CF7"/>
    <w:rsid w:val="007C2B3A"/>
    <w:rsid w:val="007C4234"/>
    <w:rsid w:val="007C463D"/>
    <w:rsid w:val="007C52E9"/>
    <w:rsid w:val="007C56E9"/>
    <w:rsid w:val="007C5905"/>
    <w:rsid w:val="007C6588"/>
    <w:rsid w:val="007C68C8"/>
    <w:rsid w:val="007D582D"/>
    <w:rsid w:val="007D660B"/>
    <w:rsid w:val="007E4A89"/>
    <w:rsid w:val="007E6315"/>
    <w:rsid w:val="007E6588"/>
    <w:rsid w:val="007F08FA"/>
    <w:rsid w:val="007F0B50"/>
    <w:rsid w:val="007F0DE4"/>
    <w:rsid w:val="007F371D"/>
    <w:rsid w:val="007F3823"/>
    <w:rsid w:val="007F4667"/>
    <w:rsid w:val="007F5074"/>
    <w:rsid w:val="007F558D"/>
    <w:rsid w:val="007F6E4F"/>
    <w:rsid w:val="00800B92"/>
    <w:rsid w:val="00801076"/>
    <w:rsid w:val="008067B8"/>
    <w:rsid w:val="0081015F"/>
    <w:rsid w:val="008124FE"/>
    <w:rsid w:val="008164B2"/>
    <w:rsid w:val="008174C5"/>
    <w:rsid w:val="00821243"/>
    <w:rsid w:val="00825C38"/>
    <w:rsid w:val="00826BB7"/>
    <w:rsid w:val="00831266"/>
    <w:rsid w:val="0083138B"/>
    <w:rsid w:val="00834ECB"/>
    <w:rsid w:val="008359D0"/>
    <w:rsid w:val="008422CB"/>
    <w:rsid w:val="00842499"/>
    <w:rsid w:val="00843119"/>
    <w:rsid w:val="00845460"/>
    <w:rsid w:val="00850825"/>
    <w:rsid w:val="00850C56"/>
    <w:rsid w:val="00852C28"/>
    <w:rsid w:val="00862011"/>
    <w:rsid w:val="00863CFE"/>
    <w:rsid w:val="008658EE"/>
    <w:rsid w:val="00875386"/>
    <w:rsid w:val="00877B1B"/>
    <w:rsid w:val="00882E25"/>
    <w:rsid w:val="00891327"/>
    <w:rsid w:val="00891B14"/>
    <w:rsid w:val="00891BFB"/>
    <w:rsid w:val="008956C7"/>
    <w:rsid w:val="0089631D"/>
    <w:rsid w:val="008A3E4C"/>
    <w:rsid w:val="008A79A1"/>
    <w:rsid w:val="008B1715"/>
    <w:rsid w:val="008B1C1A"/>
    <w:rsid w:val="008B3E80"/>
    <w:rsid w:val="008B60C2"/>
    <w:rsid w:val="008C04B6"/>
    <w:rsid w:val="008C37E0"/>
    <w:rsid w:val="008C49DE"/>
    <w:rsid w:val="008C5BBF"/>
    <w:rsid w:val="008D2162"/>
    <w:rsid w:val="008D3F87"/>
    <w:rsid w:val="008D7B16"/>
    <w:rsid w:val="008E14A1"/>
    <w:rsid w:val="008E5E38"/>
    <w:rsid w:val="008F06E6"/>
    <w:rsid w:val="008F1302"/>
    <w:rsid w:val="008F43C5"/>
    <w:rsid w:val="009004D0"/>
    <w:rsid w:val="00911047"/>
    <w:rsid w:val="00912DAE"/>
    <w:rsid w:val="00912F5F"/>
    <w:rsid w:val="00913CEE"/>
    <w:rsid w:val="009177E8"/>
    <w:rsid w:val="009306DD"/>
    <w:rsid w:val="00933347"/>
    <w:rsid w:val="0094181E"/>
    <w:rsid w:val="009418DF"/>
    <w:rsid w:val="009418EE"/>
    <w:rsid w:val="009435F8"/>
    <w:rsid w:val="0094472D"/>
    <w:rsid w:val="009448D9"/>
    <w:rsid w:val="00944982"/>
    <w:rsid w:val="009451A0"/>
    <w:rsid w:val="00946444"/>
    <w:rsid w:val="00946C84"/>
    <w:rsid w:val="0096120B"/>
    <w:rsid w:val="00967815"/>
    <w:rsid w:val="009709B1"/>
    <w:rsid w:val="0097104D"/>
    <w:rsid w:val="00971ED6"/>
    <w:rsid w:val="00974AE2"/>
    <w:rsid w:val="00975B71"/>
    <w:rsid w:val="009760C1"/>
    <w:rsid w:val="009811EB"/>
    <w:rsid w:val="00981FB4"/>
    <w:rsid w:val="00985123"/>
    <w:rsid w:val="009863B1"/>
    <w:rsid w:val="00986786"/>
    <w:rsid w:val="00987303"/>
    <w:rsid w:val="009875BB"/>
    <w:rsid w:val="00995516"/>
    <w:rsid w:val="009A5DF8"/>
    <w:rsid w:val="009B195C"/>
    <w:rsid w:val="009B2A1F"/>
    <w:rsid w:val="009B61CB"/>
    <w:rsid w:val="009B655E"/>
    <w:rsid w:val="009B7305"/>
    <w:rsid w:val="009C0472"/>
    <w:rsid w:val="009C2744"/>
    <w:rsid w:val="009C2A2C"/>
    <w:rsid w:val="009C2B75"/>
    <w:rsid w:val="009C5763"/>
    <w:rsid w:val="009C6925"/>
    <w:rsid w:val="009C6C7C"/>
    <w:rsid w:val="009C74BD"/>
    <w:rsid w:val="009C7666"/>
    <w:rsid w:val="009D2234"/>
    <w:rsid w:val="009D3276"/>
    <w:rsid w:val="009D32F4"/>
    <w:rsid w:val="009D3F34"/>
    <w:rsid w:val="009E3F67"/>
    <w:rsid w:val="009E5DD7"/>
    <w:rsid w:val="009F02E4"/>
    <w:rsid w:val="009F134D"/>
    <w:rsid w:val="009F2E32"/>
    <w:rsid w:val="009F30F0"/>
    <w:rsid w:val="009F412D"/>
    <w:rsid w:val="009F5E5A"/>
    <w:rsid w:val="009F68FA"/>
    <w:rsid w:val="00A041DC"/>
    <w:rsid w:val="00A061F2"/>
    <w:rsid w:val="00A062BD"/>
    <w:rsid w:val="00A07C3E"/>
    <w:rsid w:val="00A12C1B"/>
    <w:rsid w:val="00A1532F"/>
    <w:rsid w:val="00A1748E"/>
    <w:rsid w:val="00A22610"/>
    <w:rsid w:val="00A24E44"/>
    <w:rsid w:val="00A309E2"/>
    <w:rsid w:val="00A40E09"/>
    <w:rsid w:val="00A446E5"/>
    <w:rsid w:val="00A46890"/>
    <w:rsid w:val="00A550BB"/>
    <w:rsid w:val="00A56380"/>
    <w:rsid w:val="00A60BA2"/>
    <w:rsid w:val="00A63EF5"/>
    <w:rsid w:val="00A665BD"/>
    <w:rsid w:val="00A75E22"/>
    <w:rsid w:val="00A8124E"/>
    <w:rsid w:val="00A84510"/>
    <w:rsid w:val="00A86296"/>
    <w:rsid w:val="00A90D84"/>
    <w:rsid w:val="00A90FA1"/>
    <w:rsid w:val="00A93695"/>
    <w:rsid w:val="00A9461E"/>
    <w:rsid w:val="00A97B43"/>
    <w:rsid w:val="00AA0BF0"/>
    <w:rsid w:val="00AA1F63"/>
    <w:rsid w:val="00AA4D5D"/>
    <w:rsid w:val="00AA756F"/>
    <w:rsid w:val="00AB10D4"/>
    <w:rsid w:val="00AB2769"/>
    <w:rsid w:val="00AB34CA"/>
    <w:rsid w:val="00AB62F0"/>
    <w:rsid w:val="00AC1CAE"/>
    <w:rsid w:val="00AC3C36"/>
    <w:rsid w:val="00AC3C43"/>
    <w:rsid w:val="00AC4B6A"/>
    <w:rsid w:val="00AC5371"/>
    <w:rsid w:val="00AC596E"/>
    <w:rsid w:val="00AC66ED"/>
    <w:rsid w:val="00AC681F"/>
    <w:rsid w:val="00AD3B3E"/>
    <w:rsid w:val="00AD7F53"/>
    <w:rsid w:val="00AF31D3"/>
    <w:rsid w:val="00AF6ABA"/>
    <w:rsid w:val="00B005BA"/>
    <w:rsid w:val="00B05046"/>
    <w:rsid w:val="00B1173B"/>
    <w:rsid w:val="00B12E42"/>
    <w:rsid w:val="00B13047"/>
    <w:rsid w:val="00B148E8"/>
    <w:rsid w:val="00B2064F"/>
    <w:rsid w:val="00B2087D"/>
    <w:rsid w:val="00B23565"/>
    <w:rsid w:val="00B23A89"/>
    <w:rsid w:val="00B24130"/>
    <w:rsid w:val="00B25DD5"/>
    <w:rsid w:val="00B343EB"/>
    <w:rsid w:val="00B358DB"/>
    <w:rsid w:val="00B37D9E"/>
    <w:rsid w:val="00B405E2"/>
    <w:rsid w:val="00B4199C"/>
    <w:rsid w:val="00B4354B"/>
    <w:rsid w:val="00B45AB7"/>
    <w:rsid w:val="00B4772E"/>
    <w:rsid w:val="00B47BC6"/>
    <w:rsid w:val="00B51081"/>
    <w:rsid w:val="00B61D00"/>
    <w:rsid w:val="00B64617"/>
    <w:rsid w:val="00B64C45"/>
    <w:rsid w:val="00B66132"/>
    <w:rsid w:val="00B66511"/>
    <w:rsid w:val="00B6662F"/>
    <w:rsid w:val="00B66A1A"/>
    <w:rsid w:val="00B66AB5"/>
    <w:rsid w:val="00B66F11"/>
    <w:rsid w:val="00B72911"/>
    <w:rsid w:val="00B7301A"/>
    <w:rsid w:val="00B738D1"/>
    <w:rsid w:val="00B772CE"/>
    <w:rsid w:val="00B77701"/>
    <w:rsid w:val="00B77E5B"/>
    <w:rsid w:val="00B80770"/>
    <w:rsid w:val="00B81A43"/>
    <w:rsid w:val="00B8606E"/>
    <w:rsid w:val="00B91E0D"/>
    <w:rsid w:val="00B973D5"/>
    <w:rsid w:val="00BA517D"/>
    <w:rsid w:val="00BA5387"/>
    <w:rsid w:val="00BA6ADD"/>
    <w:rsid w:val="00BA7C5D"/>
    <w:rsid w:val="00BB2A3E"/>
    <w:rsid w:val="00BB3B5E"/>
    <w:rsid w:val="00BB43D9"/>
    <w:rsid w:val="00BC076C"/>
    <w:rsid w:val="00BC278A"/>
    <w:rsid w:val="00BC32AE"/>
    <w:rsid w:val="00BC4A35"/>
    <w:rsid w:val="00BC67DF"/>
    <w:rsid w:val="00BC709D"/>
    <w:rsid w:val="00BC7322"/>
    <w:rsid w:val="00BD28D5"/>
    <w:rsid w:val="00BD34A2"/>
    <w:rsid w:val="00BD4D07"/>
    <w:rsid w:val="00BD4D72"/>
    <w:rsid w:val="00BD5AA2"/>
    <w:rsid w:val="00BD5B6A"/>
    <w:rsid w:val="00BE4447"/>
    <w:rsid w:val="00BE52D9"/>
    <w:rsid w:val="00BE5C06"/>
    <w:rsid w:val="00BE614A"/>
    <w:rsid w:val="00BF2553"/>
    <w:rsid w:val="00BF2D90"/>
    <w:rsid w:val="00BF3591"/>
    <w:rsid w:val="00BF4C5D"/>
    <w:rsid w:val="00BF7B6A"/>
    <w:rsid w:val="00C007C8"/>
    <w:rsid w:val="00C03C81"/>
    <w:rsid w:val="00C059AF"/>
    <w:rsid w:val="00C05C7A"/>
    <w:rsid w:val="00C10A7A"/>
    <w:rsid w:val="00C10C29"/>
    <w:rsid w:val="00C129E9"/>
    <w:rsid w:val="00C167BD"/>
    <w:rsid w:val="00C16A2D"/>
    <w:rsid w:val="00C17DCD"/>
    <w:rsid w:val="00C21A7A"/>
    <w:rsid w:val="00C230A2"/>
    <w:rsid w:val="00C26048"/>
    <w:rsid w:val="00C26956"/>
    <w:rsid w:val="00C27A0E"/>
    <w:rsid w:val="00C3304F"/>
    <w:rsid w:val="00C33CBF"/>
    <w:rsid w:val="00C34008"/>
    <w:rsid w:val="00C3554C"/>
    <w:rsid w:val="00C37C18"/>
    <w:rsid w:val="00C40D43"/>
    <w:rsid w:val="00C47111"/>
    <w:rsid w:val="00C477CF"/>
    <w:rsid w:val="00C477F1"/>
    <w:rsid w:val="00C47FBF"/>
    <w:rsid w:val="00C50AE1"/>
    <w:rsid w:val="00C51701"/>
    <w:rsid w:val="00C53D56"/>
    <w:rsid w:val="00C5402D"/>
    <w:rsid w:val="00C54ADF"/>
    <w:rsid w:val="00C5615D"/>
    <w:rsid w:val="00C568AA"/>
    <w:rsid w:val="00C60EC2"/>
    <w:rsid w:val="00C63201"/>
    <w:rsid w:val="00C63664"/>
    <w:rsid w:val="00C6394F"/>
    <w:rsid w:val="00C667E9"/>
    <w:rsid w:val="00C70049"/>
    <w:rsid w:val="00C74E33"/>
    <w:rsid w:val="00C80422"/>
    <w:rsid w:val="00C8510F"/>
    <w:rsid w:val="00C85C8C"/>
    <w:rsid w:val="00C86ED7"/>
    <w:rsid w:val="00C90AFD"/>
    <w:rsid w:val="00C921FD"/>
    <w:rsid w:val="00C97AB7"/>
    <w:rsid w:val="00CA171D"/>
    <w:rsid w:val="00CA1A1E"/>
    <w:rsid w:val="00CA4D88"/>
    <w:rsid w:val="00CA5978"/>
    <w:rsid w:val="00CA62E2"/>
    <w:rsid w:val="00CB09BD"/>
    <w:rsid w:val="00CB3AC4"/>
    <w:rsid w:val="00CC00A2"/>
    <w:rsid w:val="00CC0C82"/>
    <w:rsid w:val="00CC2312"/>
    <w:rsid w:val="00CC2B9E"/>
    <w:rsid w:val="00CC348B"/>
    <w:rsid w:val="00CC375C"/>
    <w:rsid w:val="00CD2588"/>
    <w:rsid w:val="00CD2672"/>
    <w:rsid w:val="00CD5B9B"/>
    <w:rsid w:val="00CE025C"/>
    <w:rsid w:val="00CE09C5"/>
    <w:rsid w:val="00CE4416"/>
    <w:rsid w:val="00CE4FA6"/>
    <w:rsid w:val="00CE687C"/>
    <w:rsid w:val="00CE7470"/>
    <w:rsid w:val="00CF087C"/>
    <w:rsid w:val="00CF1225"/>
    <w:rsid w:val="00CF1698"/>
    <w:rsid w:val="00CF1895"/>
    <w:rsid w:val="00CF2E97"/>
    <w:rsid w:val="00CF3252"/>
    <w:rsid w:val="00D00460"/>
    <w:rsid w:val="00D05013"/>
    <w:rsid w:val="00D10035"/>
    <w:rsid w:val="00D112BA"/>
    <w:rsid w:val="00D12C6E"/>
    <w:rsid w:val="00D13566"/>
    <w:rsid w:val="00D173D4"/>
    <w:rsid w:val="00D21CDF"/>
    <w:rsid w:val="00D2402E"/>
    <w:rsid w:val="00D273B6"/>
    <w:rsid w:val="00D3050C"/>
    <w:rsid w:val="00D30B96"/>
    <w:rsid w:val="00D3218A"/>
    <w:rsid w:val="00D32387"/>
    <w:rsid w:val="00D403E6"/>
    <w:rsid w:val="00D40B86"/>
    <w:rsid w:val="00D4534E"/>
    <w:rsid w:val="00D462DE"/>
    <w:rsid w:val="00D46889"/>
    <w:rsid w:val="00D537ED"/>
    <w:rsid w:val="00D56460"/>
    <w:rsid w:val="00D601C9"/>
    <w:rsid w:val="00D6220C"/>
    <w:rsid w:val="00D63FB4"/>
    <w:rsid w:val="00D6482F"/>
    <w:rsid w:val="00D65E62"/>
    <w:rsid w:val="00D67141"/>
    <w:rsid w:val="00D70FE8"/>
    <w:rsid w:val="00D747AD"/>
    <w:rsid w:val="00D74AA1"/>
    <w:rsid w:val="00D80E07"/>
    <w:rsid w:val="00D83E07"/>
    <w:rsid w:val="00D84E5B"/>
    <w:rsid w:val="00D901B3"/>
    <w:rsid w:val="00D91977"/>
    <w:rsid w:val="00D91D52"/>
    <w:rsid w:val="00D933CA"/>
    <w:rsid w:val="00D945ED"/>
    <w:rsid w:val="00D95D1E"/>
    <w:rsid w:val="00D97FA3"/>
    <w:rsid w:val="00DA0FC7"/>
    <w:rsid w:val="00DA1747"/>
    <w:rsid w:val="00DA18F2"/>
    <w:rsid w:val="00DA410F"/>
    <w:rsid w:val="00DA7721"/>
    <w:rsid w:val="00DB078C"/>
    <w:rsid w:val="00DB0A96"/>
    <w:rsid w:val="00DB6C22"/>
    <w:rsid w:val="00DC2D35"/>
    <w:rsid w:val="00DC3A8A"/>
    <w:rsid w:val="00DD17E9"/>
    <w:rsid w:val="00DD299A"/>
    <w:rsid w:val="00DD2A53"/>
    <w:rsid w:val="00DD651D"/>
    <w:rsid w:val="00DE1C8C"/>
    <w:rsid w:val="00DE4193"/>
    <w:rsid w:val="00DE6C46"/>
    <w:rsid w:val="00DE740A"/>
    <w:rsid w:val="00DF1FEF"/>
    <w:rsid w:val="00DF2C69"/>
    <w:rsid w:val="00DF3D11"/>
    <w:rsid w:val="00DF3DF4"/>
    <w:rsid w:val="00DF45D3"/>
    <w:rsid w:val="00E00F65"/>
    <w:rsid w:val="00E01471"/>
    <w:rsid w:val="00E015F9"/>
    <w:rsid w:val="00E01E66"/>
    <w:rsid w:val="00E0269D"/>
    <w:rsid w:val="00E05768"/>
    <w:rsid w:val="00E06727"/>
    <w:rsid w:val="00E06742"/>
    <w:rsid w:val="00E10488"/>
    <w:rsid w:val="00E11460"/>
    <w:rsid w:val="00E11AE5"/>
    <w:rsid w:val="00E12242"/>
    <w:rsid w:val="00E12B42"/>
    <w:rsid w:val="00E210BD"/>
    <w:rsid w:val="00E23CE2"/>
    <w:rsid w:val="00E279E2"/>
    <w:rsid w:val="00E41128"/>
    <w:rsid w:val="00E415E4"/>
    <w:rsid w:val="00E417FB"/>
    <w:rsid w:val="00E45D80"/>
    <w:rsid w:val="00E47103"/>
    <w:rsid w:val="00E516AF"/>
    <w:rsid w:val="00E51FD1"/>
    <w:rsid w:val="00E52159"/>
    <w:rsid w:val="00E53239"/>
    <w:rsid w:val="00E55CC3"/>
    <w:rsid w:val="00E56E40"/>
    <w:rsid w:val="00E6492B"/>
    <w:rsid w:val="00E70745"/>
    <w:rsid w:val="00E716B3"/>
    <w:rsid w:val="00E730B6"/>
    <w:rsid w:val="00E749D2"/>
    <w:rsid w:val="00E74E71"/>
    <w:rsid w:val="00E75830"/>
    <w:rsid w:val="00E75BC9"/>
    <w:rsid w:val="00E76E7E"/>
    <w:rsid w:val="00E772EF"/>
    <w:rsid w:val="00E772FD"/>
    <w:rsid w:val="00E80DA4"/>
    <w:rsid w:val="00E820BC"/>
    <w:rsid w:val="00E83CB7"/>
    <w:rsid w:val="00E85360"/>
    <w:rsid w:val="00E90A62"/>
    <w:rsid w:val="00E91AE1"/>
    <w:rsid w:val="00E92990"/>
    <w:rsid w:val="00E97276"/>
    <w:rsid w:val="00E97A5F"/>
    <w:rsid w:val="00EA1E0D"/>
    <w:rsid w:val="00EA332F"/>
    <w:rsid w:val="00EA6099"/>
    <w:rsid w:val="00EB1514"/>
    <w:rsid w:val="00EB3EAB"/>
    <w:rsid w:val="00EB5081"/>
    <w:rsid w:val="00EB6882"/>
    <w:rsid w:val="00EB6ACF"/>
    <w:rsid w:val="00EB7073"/>
    <w:rsid w:val="00EC0AEB"/>
    <w:rsid w:val="00EC5B92"/>
    <w:rsid w:val="00EE3A1A"/>
    <w:rsid w:val="00EF6CDD"/>
    <w:rsid w:val="00F0474D"/>
    <w:rsid w:val="00F05C56"/>
    <w:rsid w:val="00F13970"/>
    <w:rsid w:val="00F15B51"/>
    <w:rsid w:val="00F15EFC"/>
    <w:rsid w:val="00F16BBF"/>
    <w:rsid w:val="00F17E79"/>
    <w:rsid w:val="00F234C6"/>
    <w:rsid w:val="00F24554"/>
    <w:rsid w:val="00F27FF7"/>
    <w:rsid w:val="00F368C6"/>
    <w:rsid w:val="00F426D5"/>
    <w:rsid w:val="00F47BE9"/>
    <w:rsid w:val="00F51F74"/>
    <w:rsid w:val="00F529EF"/>
    <w:rsid w:val="00F623A8"/>
    <w:rsid w:val="00F6298B"/>
    <w:rsid w:val="00F71DE8"/>
    <w:rsid w:val="00F7226B"/>
    <w:rsid w:val="00F7283A"/>
    <w:rsid w:val="00F749DD"/>
    <w:rsid w:val="00F841B9"/>
    <w:rsid w:val="00F85F8F"/>
    <w:rsid w:val="00F86CED"/>
    <w:rsid w:val="00F900E0"/>
    <w:rsid w:val="00F91366"/>
    <w:rsid w:val="00F934D3"/>
    <w:rsid w:val="00F93FB7"/>
    <w:rsid w:val="00FA1AE3"/>
    <w:rsid w:val="00FA4A1A"/>
    <w:rsid w:val="00FA5956"/>
    <w:rsid w:val="00FA6ED8"/>
    <w:rsid w:val="00FA6F7D"/>
    <w:rsid w:val="00FB7B63"/>
    <w:rsid w:val="00FC082C"/>
    <w:rsid w:val="00FC5CD9"/>
    <w:rsid w:val="00FC7069"/>
    <w:rsid w:val="00FD4ECE"/>
    <w:rsid w:val="00FD6E3F"/>
    <w:rsid w:val="00FE2478"/>
    <w:rsid w:val="00FE2E5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571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styleId="CommentReference">
    <w:name w:val="annotation reference"/>
    <w:basedOn w:val="DefaultParagraphFont"/>
    <w:uiPriority w:val="99"/>
    <w:semiHidden/>
    <w:unhideWhenUsed/>
    <w:rsid w:val="001F5BEE"/>
    <w:rPr>
      <w:sz w:val="16"/>
      <w:szCs w:val="16"/>
    </w:rPr>
  </w:style>
  <w:style w:type="paragraph" w:styleId="CommentText">
    <w:name w:val="annotation text"/>
    <w:basedOn w:val="Normal"/>
    <w:link w:val="CommentTextChar"/>
    <w:uiPriority w:val="99"/>
    <w:semiHidden/>
    <w:unhideWhenUsed/>
    <w:rsid w:val="001F5BEE"/>
    <w:rPr>
      <w:sz w:val="20"/>
      <w:szCs w:val="20"/>
    </w:rPr>
  </w:style>
  <w:style w:type="character" w:customStyle="1" w:styleId="CommentTextChar">
    <w:name w:val="Comment Text Char"/>
    <w:basedOn w:val="DefaultParagraphFont"/>
    <w:link w:val="CommentText"/>
    <w:uiPriority w:val="99"/>
    <w:semiHidden/>
    <w:rsid w:val="001F5BEE"/>
    <w:rPr>
      <w:lang w:eastAsia="ar-SA"/>
    </w:rPr>
  </w:style>
  <w:style w:type="paragraph" w:styleId="CommentSubject">
    <w:name w:val="annotation subject"/>
    <w:basedOn w:val="CommentText"/>
    <w:next w:val="CommentText"/>
    <w:link w:val="CommentSubjectChar"/>
    <w:uiPriority w:val="99"/>
    <w:semiHidden/>
    <w:unhideWhenUsed/>
    <w:rsid w:val="001F5BEE"/>
    <w:rPr>
      <w:b/>
      <w:bCs/>
    </w:rPr>
  </w:style>
  <w:style w:type="character" w:customStyle="1" w:styleId="CommentSubjectChar">
    <w:name w:val="Comment Subject Char"/>
    <w:basedOn w:val="CommentTextChar"/>
    <w:link w:val="CommentSubject"/>
    <w:uiPriority w:val="99"/>
    <w:semiHidden/>
    <w:rsid w:val="001F5BEE"/>
    <w:rPr>
      <w:b/>
      <w:bCs/>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39"/>
    <w:rsid w:val="00FC706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styleId="CommentReference">
    <w:name w:val="annotation reference"/>
    <w:basedOn w:val="DefaultParagraphFont"/>
    <w:uiPriority w:val="99"/>
    <w:semiHidden/>
    <w:unhideWhenUsed/>
    <w:rsid w:val="001F5BEE"/>
    <w:rPr>
      <w:sz w:val="16"/>
      <w:szCs w:val="16"/>
    </w:rPr>
  </w:style>
  <w:style w:type="paragraph" w:styleId="CommentText">
    <w:name w:val="annotation text"/>
    <w:basedOn w:val="Normal"/>
    <w:link w:val="CommentTextChar"/>
    <w:uiPriority w:val="99"/>
    <w:semiHidden/>
    <w:unhideWhenUsed/>
    <w:rsid w:val="001F5BEE"/>
    <w:rPr>
      <w:sz w:val="20"/>
      <w:szCs w:val="20"/>
    </w:rPr>
  </w:style>
  <w:style w:type="character" w:customStyle="1" w:styleId="CommentTextChar">
    <w:name w:val="Comment Text Char"/>
    <w:basedOn w:val="DefaultParagraphFont"/>
    <w:link w:val="CommentText"/>
    <w:uiPriority w:val="99"/>
    <w:semiHidden/>
    <w:rsid w:val="001F5BEE"/>
    <w:rPr>
      <w:lang w:eastAsia="ar-SA"/>
    </w:rPr>
  </w:style>
  <w:style w:type="paragraph" w:styleId="CommentSubject">
    <w:name w:val="annotation subject"/>
    <w:basedOn w:val="CommentText"/>
    <w:next w:val="CommentText"/>
    <w:link w:val="CommentSubjectChar"/>
    <w:uiPriority w:val="99"/>
    <w:semiHidden/>
    <w:unhideWhenUsed/>
    <w:rsid w:val="001F5BEE"/>
    <w:rPr>
      <w:b/>
      <w:bCs/>
    </w:rPr>
  </w:style>
  <w:style w:type="character" w:customStyle="1" w:styleId="CommentSubjectChar">
    <w:name w:val="Comment Subject Char"/>
    <w:basedOn w:val="CommentTextChar"/>
    <w:link w:val="CommentSubject"/>
    <w:uiPriority w:val="99"/>
    <w:semiHidden/>
    <w:rsid w:val="001F5BEE"/>
    <w:rPr>
      <w:b/>
      <w:bCs/>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958950290">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21" Type="http://schemas.microsoft.com/office/2016/09/relationships/commentsIds" Target="commentsIds.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header" Target="header1.xml"/><Relationship Id="rId19"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header" Target="header3.xml"/><Relationship Id="rId22" Type="http://schemas.microsoft.com/office/2011/relationships/commentsExtended" Target="commentsExtended.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2</b:RefOrder>
  </b:Source>
  <b:Source>
    <b:Tag>Tempatpenampung1</b:Tag>
    <b:SourceType>JournalArticle</b:SourceType>
    <b:Guid>{1000738B-D0B5-46C0-A3BE-BF9BBE9152D7}</b:Guid>
    <b:RefOrder>3</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4</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5</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1</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9C50EA8A-DDB3-4022-BFB0-3770657E4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6411</Words>
  <Characters>93547</Characters>
  <Application>Microsoft Office Word</Application>
  <DocSecurity>0</DocSecurity>
  <Lines>779</Lines>
  <Paragraphs>219</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9739</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ser</cp:lastModifiedBy>
  <cp:revision>2</cp:revision>
  <cp:lastPrinted>2018-06-30T04:36:00Z</cp:lastPrinted>
  <dcterms:created xsi:type="dcterms:W3CDTF">2023-06-14T05:16:00Z</dcterms:created>
  <dcterms:modified xsi:type="dcterms:W3CDTF">2023-06-14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512da2b-c265-34f9-8aa8-d67a89c8042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